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5C180413" w14:textId="77777777" w:rsidR="009D2C96" w:rsidRPr="00AE76A6" w:rsidRDefault="009D2C96" w:rsidP="009D2C96">
      <w:pPr>
        <w:pStyle w:val="Title"/>
        <w:spacing w:line="360" w:lineRule="auto"/>
        <w:jc w:val="center"/>
        <w:rPr>
          <w:rFonts w:ascii="Arial" w:hAnsi="Arial" w:cs="Arial"/>
          <w:sz w:val="32"/>
          <w:szCs w:val="32"/>
        </w:rPr>
      </w:pPr>
    </w:p>
    <w:p w14:paraId="20614444" w14:textId="77777777" w:rsidR="009D2C96" w:rsidRPr="003B5BE3" w:rsidRDefault="009D2C96" w:rsidP="009D2C96">
      <w:pPr>
        <w:pStyle w:val="Title"/>
        <w:spacing w:line="360" w:lineRule="auto"/>
        <w:jc w:val="center"/>
        <w:rPr>
          <w:rFonts w:ascii="Arial" w:hAnsi="Arial" w:cs="Arial"/>
          <w:sz w:val="52"/>
          <w:szCs w:val="52"/>
        </w:rPr>
      </w:pPr>
    </w:p>
    <w:p w14:paraId="4E84A5BE" w14:textId="77777777" w:rsidR="009D2C96" w:rsidRPr="003B5BE3" w:rsidRDefault="009D2C96" w:rsidP="003B5BE3">
      <w:pPr>
        <w:pStyle w:val="Title"/>
        <w:spacing w:line="360" w:lineRule="auto"/>
        <w:jc w:val="center"/>
        <w:rPr>
          <w:rFonts w:ascii="Times New Roman" w:hAnsi="Times New Roman" w:cs="Times New Roman"/>
          <w:sz w:val="52"/>
          <w:szCs w:val="52"/>
        </w:rPr>
      </w:pPr>
      <w:r w:rsidRPr="003B5BE3">
        <w:rPr>
          <w:rFonts w:ascii="Times New Roman" w:hAnsi="Times New Roman" w:cs="Times New Roman"/>
          <w:sz w:val="52"/>
          <w:szCs w:val="52"/>
        </w:rPr>
        <w:t>Title of your bachelor’s thesis</w:t>
      </w:r>
    </w:p>
    <w:p w14:paraId="51D736F9" w14:textId="072C604A" w:rsidR="009D2C96" w:rsidRPr="00AA0983" w:rsidRDefault="00AA0983" w:rsidP="003B5BE3">
      <w:pPr>
        <w:pStyle w:val="Title"/>
        <w:spacing w:line="360" w:lineRule="auto"/>
        <w:jc w:val="center"/>
        <w:rPr>
          <w:rFonts w:ascii="Times New Roman" w:hAnsi="Times New Roman" w:cs="Times New Roman"/>
          <w:sz w:val="36"/>
          <w:szCs w:val="36"/>
        </w:rPr>
      </w:pPr>
      <w:r w:rsidRPr="00AA0983">
        <w:rPr>
          <w:rFonts w:ascii="Times New Roman" w:hAnsi="Times New Roman" w:cs="Times New Roman"/>
          <w:sz w:val="36"/>
          <w:szCs w:val="36"/>
        </w:rPr>
        <w:t>Investigating the small to target the big</w:t>
      </w:r>
    </w:p>
    <w:p w14:paraId="4864DD33" w14:textId="77777777" w:rsidR="009D2C96" w:rsidRPr="00AE76A6" w:rsidRDefault="009D2C96" w:rsidP="009D2C96">
      <w:pPr>
        <w:spacing w:line="360" w:lineRule="auto"/>
        <w:rPr>
          <w:rFonts w:ascii="Arial" w:hAnsi="Arial" w:cs="Arial"/>
        </w:rPr>
      </w:pPr>
    </w:p>
    <w:p w14:paraId="6086D933" w14:textId="77777777" w:rsidR="009D2C96" w:rsidRPr="00AE76A6" w:rsidRDefault="009D2C96" w:rsidP="009D2C96">
      <w:pPr>
        <w:spacing w:line="360" w:lineRule="auto"/>
        <w:rPr>
          <w:rFonts w:ascii="Arial" w:hAnsi="Arial" w:cs="Arial"/>
        </w:rPr>
      </w:pPr>
    </w:p>
    <w:p w14:paraId="3047540B" w14:textId="77777777" w:rsidR="009D2C96" w:rsidRPr="00AE76A6" w:rsidRDefault="009D2C96" w:rsidP="009D2C96">
      <w:pPr>
        <w:spacing w:line="360" w:lineRule="auto"/>
        <w:rPr>
          <w:rFonts w:ascii="Arial" w:hAnsi="Arial" w:cs="Arial"/>
        </w:rPr>
      </w:pPr>
    </w:p>
    <w:p w14:paraId="3B6FEDA8" w14:textId="77777777" w:rsidR="009D2C96" w:rsidRPr="00AE76A6" w:rsidRDefault="009D2C96" w:rsidP="009D2C96">
      <w:pPr>
        <w:spacing w:line="360" w:lineRule="auto"/>
        <w:rPr>
          <w:rFonts w:ascii="Arial" w:hAnsi="Arial" w:cs="Arial"/>
        </w:rPr>
      </w:pPr>
    </w:p>
    <w:p w14:paraId="4FFD20B2" w14:textId="77777777" w:rsidR="009D2C96" w:rsidRPr="00AE76A6" w:rsidRDefault="009D2C96" w:rsidP="009D2C96">
      <w:pPr>
        <w:spacing w:line="360" w:lineRule="auto"/>
        <w:rPr>
          <w:rFonts w:ascii="Arial" w:hAnsi="Arial" w:cs="Arial"/>
        </w:rPr>
      </w:pPr>
    </w:p>
    <w:p w14:paraId="15516C1D" w14:textId="53943B81" w:rsidR="003B5BE3" w:rsidRDefault="003B5BE3" w:rsidP="009D2C96">
      <w:pPr>
        <w:spacing w:line="360" w:lineRule="auto"/>
        <w:rPr>
          <w:rFonts w:ascii="Arial" w:hAnsi="Arial" w:cs="Arial"/>
        </w:rPr>
      </w:pPr>
    </w:p>
    <w:p w14:paraId="78BB93CF" w14:textId="77777777" w:rsidR="003B5BE3" w:rsidRPr="00AE76A6" w:rsidRDefault="003B5BE3"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3B5BE3">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51CC0EA1"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00D857AF">
        <w:rPr>
          <w:rFonts w:ascii="Times New Roman" w:hAnsi="Times New Roman" w:cs="Times New Roman"/>
          <w:sz w:val="24"/>
          <w:szCs w:val="24"/>
          <w:lang w:val="en-US"/>
        </w:rPr>
        <w:t xml:space="preserve">Prof. </w:t>
      </w:r>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proofErr w:type="spellStart"/>
      <w:r w:rsidR="003A7592" w:rsidRPr="003B5BE3">
        <w:rPr>
          <w:rFonts w:ascii="Times New Roman" w:hAnsi="Times New Roman" w:cs="Times New Roman"/>
          <w:sz w:val="24"/>
          <w:szCs w:val="24"/>
          <w:lang w:val="en-US"/>
        </w:rPr>
        <w:t>Coort</w:t>
      </w:r>
      <w:proofErr w:type="spellEnd"/>
    </w:p>
    <w:p w14:paraId="7347F0B3" w14:textId="47424BE7" w:rsidR="003A7592" w:rsidRPr="003B5BE3" w:rsidRDefault="003A7592"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Prof. 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3A443596"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proofErr w:type="spellStart"/>
      <w:r w:rsidR="003B5BE3" w:rsidRPr="003B5BE3">
        <w:rPr>
          <w:rFonts w:ascii="Times New Roman" w:hAnsi="Times New Roman" w:cs="Times New Roman"/>
          <w:sz w:val="24"/>
          <w:szCs w:val="24"/>
          <w:lang w:val="en-US"/>
        </w:rPr>
        <w:t>Bioinformations</w:t>
      </w:r>
      <w:proofErr w:type="spellEnd"/>
      <w:r w:rsidR="003B5BE3" w:rsidRPr="003B5BE3">
        <w:rPr>
          <w:rFonts w:ascii="Times New Roman" w:hAnsi="Times New Roman" w:cs="Times New Roman"/>
          <w:sz w:val="24"/>
          <w:szCs w:val="24"/>
          <w:lang w:val="en-US"/>
        </w:rPr>
        <w:t xml:space="preserve"> (</w:t>
      </w:r>
      <w:proofErr w:type="spellStart"/>
      <w:r w:rsidR="003B5BE3" w:rsidRPr="003B5BE3">
        <w:rPr>
          <w:rFonts w:ascii="Times New Roman" w:hAnsi="Times New Roman" w:cs="Times New Roman"/>
          <w:sz w:val="24"/>
          <w:szCs w:val="24"/>
          <w:lang w:val="en-US"/>
        </w:rPr>
        <w:t>BiGCAT</w:t>
      </w:r>
      <w:proofErr w:type="spellEnd"/>
      <w:r w:rsidR="003B5BE3" w:rsidRPr="003B5BE3">
        <w:rPr>
          <w:rFonts w:ascii="Times New Roman" w:hAnsi="Times New Roman" w:cs="Times New Roman"/>
          <w:sz w:val="24"/>
          <w:szCs w:val="24"/>
          <w:lang w:val="en-US"/>
        </w:rPr>
        <w:t>)</w:t>
      </w:r>
      <w:commentRangeEnd w:id="0"/>
      <w:r w:rsidR="00D857AF">
        <w:rPr>
          <w:rStyle w:val="CommentReference"/>
          <w:rFonts w:eastAsiaTheme="minorHAnsi"/>
          <w:lang w:val="en-GB" w:eastAsia="en-US"/>
        </w:rPr>
        <w:commentReference w:id="0"/>
      </w:r>
    </w:p>
    <w:p w14:paraId="3C211CA4" w14:textId="2E108204"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ne</w:t>
      </w:r>
    </w:p>
    <w:p w14:paraId="53B88B78" w14:textId="77777777" w:rsidR="00436ACA" w:rsidRPr="003B5BE3" w:rsidRDefault="003B5BE3" w:rsidP="003B5BE3">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rPr>
      </w:sdtEndPr>
      <w:sdtContent>
        <w:p w14:paraId="69CB57F4" w14:textId="30809049" w:rsidR="00436ACA" w:rsidRPr="00436ACA" w:rsidRDefault="00436ACA" w:rsidP="008F6048">
          <w:pPr>
            <w:pStyle w:val="TOCHeading"/>
            <w:spacing w:line="276" w:lineRule="auto"/>
            <w:rPr>
              <w:rFonts w:ascii="Times New Roman" w:hAnsi="Times New Roman" w:cs="Times New Roman"/>
              <w:color w:val="auto"/>
            </w:rPr>
          </w:pPr>
          <w:r w:rsidRPr="00436ACA">
            <w:rPr>
              <w:rFonts w:ascii="Times New Roman" w:hAnsi="Times New Roman" w:cs="Times New Roman"/>
              <w:color w:val="auto"/>
            </w:rPr>
            <w:t>Table of Contents</w:t>
          </w:r>
        </w:p>
        <w:p w14:paraId="3AE19774" w14:textId="08262F48" w:rsidR="00EC311A" w:rsidRPr="00EC311A" w:rsidRDefault="00436AC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r w:rsidRPr="00436ACA">
            <w:rPr>
              <w:rFonts w:ascii="Times New Roman" w:hAnsi="Times New Roman" w:cs="Times New Roman"/>
              <w:sz w:val="24"/>
              <w:szCs w:val="24"/>
            </w:rPr>
            <w:fldChar w:fldCharType="begin"/>
          </w:r>
          <w:r w:rsidRPr="00436ACA">
            <w:rPr>
              <w:rFonts w:ascii="Times New Roman" w:hAnsi="Times New Roman" w:cs="Times New Roman"/>
              <w:sz w:val="24"/>
              <w:szCs w:val="24"/>
            </w:rPr>
            <w:instrText xml:space="preserve"> TOC \o "1-3" \h \z \u </w:instrText>
          </w:r>
          <w:r w:rsidRPr="00436ACA">
            <w:rPr>
              <w:rFonts w:ascii="Times New Roman" w:hAnsi="Times New Roman" w:cs="Times New Roman"/>
              <w:sz w:val="24"/>
              <w:szCs w:val="24"/>
            </w:rPr>
            <w:fldChar w:fldCharType="separate"/>
          </w:r>
          <w:hyperlink w:anchor="_Toc44088850" w:history="1">
            <w:r w:rsidR="00EC311A" w:rsidRPr="00EC311A">
              <w:rPr>
                <w:rStyle w:val="Hyperlink"/>
                <w:rFonts w:ascii="Times New Roman" w:hAnsi="Times New Roman" w:cs="Times New Roman"/>
                <w:noProof/>
                <w:color w:val="auto"/>
                <w:sz w:val="24"/>
                <w:szCs w:val="24"/>
              </w:rPr>
              <w:t>Abstract</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w:t>
            </w:r>
            <w:r w:rsidR="00EC311A" w:rsidRPr="00EC311A">
              <w:rPr>
                <w:rFonts w:ascii="Times New Roman" w:hAnsi="Times New Roman" w:cs="Times New Roman"/>
                <w:noProof/>
                <w:webHidden/>
                <w:sz w:val="24"/>
                <w:szCs w:val="24"/>
              </w:rPr>
              <w:fldChar w:fldCharType="end"/>
            </w:r>
          </w:hyperlink>
        </w:p>
        <w:p w14:paraId="7B7C09F0" w14:textId="4929B280" w:rsidR="00EC311A" w:rsidRPr="00EC311A" w:rsidRDefault="006C59C2"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1" w:history="1">
            <w:r w:rsidR="00EC311A" w:rsidRPr="00EC311A">
              <w:rPr>
                <w:rStyle w:val="Hyperlink"/>
                <w:rFonts w:ascii="Times New Roman" w:hAnsi="Times New Roman" w:cs="Times New Roman"/>
                <w:noProof/>
                <w:color w:val="auto"/>
                <w:sz w:val="24"/>
                <w:szCs w:val="24"/>
              </w:rPr>
              <w:t>Introduction </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1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w:t>
            </w:r>
            <w:r w:rsidR="00EC311A" w:rsidRPr="00EC311A">
              <w:rPr>
                <w:rFonts w:ascii="Times New Roman" w:hAnsi="Times New Roman" w:cs="Times New Roman"/>
                <w:noProof/>
                <w:webHidden/>
                <w:sz w:val="24"/>
                <w:szCs w:val="24"/>
              </w:rPr>
              <w:fldChar w:fldCharType="end"/>
            </w:r>
          </w:hyperlink>
        </w:p>
        <w:p w14:paraId="6096435B" w14:textId="43C22D08" w:rsidR="00EC311A" w:rsidRPr="00EC311A" w:rsidRDefault="006C59C2"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2" w:history="1">
            <w:r w:rsidR="00EC311A" w:rsidRPr="00EC311A">
              <w:rPr>
                <w:rStyle w:val="Hyperlink"/>
                <w:rFonts w:ascii="Times New Roman" w:hAnsi="Times New Roman" w:cs="Times New Roman"/>
                <w:noProof/>
                <w:color w:val="auto"/>
                <w:sz w:val="24"/>
                <w:szCs w:val="24"/>
                <w:lang w:eastAsia="en-GB"/>
              </w:rPr>
              <w:t>Materials and Method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2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5</w:t>
            </w:r>
            <w:r w:rsidR="00EC311A" w:rsidRPr="00EC311A">
              <w:rPr>
                <w:rFonts w:ascii="Times New Roman" w:hAnsi="Times New Roman" w:cs="Times New Roman"/>
                <w:noProof/>
                <w:webHidden/>
                <w:sz w:val="24"/>
                <w:szCs w:val="24"/>
              </w:rPr>
              <w:fldChar w:fldCharType="end"/>
            </w:r>
          </w:hyperlink>
        </w:p>
        <w:p w14:paraId="7FA2EDF8" w14:textId="1B9EB781"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3" w:history="1">
            <w:r w:rsidR="00EC311A" w:rsidRPr="00EC311A">
              <w:rPr>
                <w:rStyle w:val="Hyperlink"/>
                <w:rFonts w:ascii="Times New Roman" w:eastAsia="Times New Roman" w:hAnsi="Times New Roman" w:cs="Times New Roman"/>
                <w:i/>
                <w:iCs/>
                <w:noProof/>
                <w:color w:val="auto"/>
                <w:sz w:val="24"/>
                <w:szCs w:val="24"/>
                <w:lang w:eastAsia="en-GB"/>
              </w:rPr>
              <w:t>Patient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3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5</w:t>
            </w:r>
            <w:r w:rsidR="00EC311A" w:rsidRPr="00EC311A">
              <w:rPr>
                <w:rFonts w:ascii="Times New Roman" w:hAnsi="Times New Roman" w:cs="Times New Roman"/>
                <w:noProof/>
                <w:webHidden/>
                <w:sz w:val="24"/>
                <w:szCs w:val="24"/>
              </w:rPr>
              <w:fldChar w:fldCharType="end"/>
            </w:r>
          </w:hyperlink>
        </w:p>
        <w:p w14:paraId="28904339" w14:textId="68D62048"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4" w:history="1">
            <w:r w:rsidR="00EC311A" w:rsidRPr="00EC311A">
              <w:rPr>
                <w:rStyle w:val="Hyperlink"/>
                <w:rFonts w:ascii="Times New Roman" w:eastAsia="Times New Roman" w:hAnsi="Times New Roman" w:cs="Times New Roman"/>
                <w:i/>
                <w:iCs/>
                <w:noProof/>
                <w:color w:val="auto"/>
                <w:sz w:val="24"/>
                <w:szCs w:val="24"/>
                <w:lang w:eastAsia="en-GB"/>
              </w:rPr>
              <w:t>Metagen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4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7</w:t>
            </w:r>
            <w:r w:rsidR="00EC311A" w:rsidRPr="00EC311A">
              <w:rPr>
                <w:rFonts w:ascii="Times New Roman" w:hAnsi="Times New Roman" w:cs="Times New Roman"/>
                <w:noProof/>
                <w:webHidden/>
                <w:sz w:val="24"/>
                <w:szCs w:val="24"/>
              </w:rPr>
              <w:fldChar w:fldCharType="end"/>
            </w:r>
          </w:hyperlink>
        </w:p>
        <w:p w14:paraId="416FAC90" w14:textId="5A8F4723"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5" w:history="1">
            <w:r w:rsidR="00EC311A" w:rsidRPr="00EC311A">
              <w:rPr>
                <w:rStyle w:val="Hyperlink"/>
                <w:rFonts w:ascii="Times New Roman" w:eastAsia="Times New Roman" w:hAnsi="Times New Roman" w:cs="Times New Roman"/>
                <w:i/>
                <w:iCs/>
                <w:noProof/>
                <w:color w:val="auto"/>
                <w:sz w:val="24"/>
                <w:szCs w:val="24"/>
                <w:lang w:eastAsia="en-GB"/>
              </w:rPr>
              <w:t>Metabol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5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8</w:t>
            </w:r>
            <w:r w:rsidR="00EC311A" w:rsidRPr="00EC311A">
              <w:rPr>
                <w:rFonts w:ascii="Times New Roman" w:hAnsi="Times New Roman" w:cs="Times New Roman"/>
                <w:noProof/>
                <w:webHidden/>
                <w:sz w:val="24"/>
                <w:szCs w:val="24"/>
              </w:rPr>
              <w:fldChar w:fldCharType="end"/>
            </w:r>
          </w:hyperlink>
        </w:p>
        <w:p w14:paraId="743BD565" w14:textId="6103BA05"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6" w:history="1">
            <w:r w:rsidR="00EC311A" w:rsidRPr="00EC311A">
              <w:rPr>
                <w:rStyle w:val="Hyperlink"/>
                <w:rFonts w:ascii="Times New Roman" w:eastAsia="Times New Roman" w:hAnsi="Times New Roman" w:cs="Times New Roman"/>
                <w:i/>
                <w:iCs/>
                <w:noProof/>
                <w:color w:val="auto"/>
                <w:sz w:val="24"/>
                <w:szCs w:val="24"/>
                <w:lang w:eastAsia="en-GB"/>
              </w:rPr>
              <w:t>Prote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6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9</w:t>
            </w:r>
            <w:r w:rsidR="00EC311A" w:rsidRPr="00EC311A">
              <w:rPr>
                <w:rFonts w:ascii="Times New Roman" w:hAnsi="Times New Roman" w:cs="Times New Roman"/>
                <w:noProof/>
                <w:webHidden/>
                <w:sz w:val="24"/>
                <w:szCs w:val="24"/>
              </w:rPr>
              <w:fldChar w:fldCharType="end"/>
            </w:r>
          </w:hyperlink>
        </w:p>
        <w:p w14:paraId="36766FAA" w14:textId="73F14F43"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7" w:history="1">
            <w:r w:rsidR="00EC311A" w:rsidRPr="00EC311A">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7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9</w:t>
            </w:r>
            <w:r w:rsidR="00EC311A" w:rsidRPr="00EC311A">
              <w:rPr>
                <w:rFonts w:ascii="Times New Roman" w:hAnsi="Times New Roman" w:cs="Times New Roman"/>
                <w:noProof/>
                <w:webHidden/>
                <w:sz w:val="24"/>
                <w:szCs w:val="24"/>
              </w:rPr>
              <w:fldChar w:fldCharType="end"/>
            </w:r>
          </w:hyperlink>
        </w:p>
        <w:p w14:paraId="78A69CDA" w14:textId="44084277"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8" w:history="1">
            <w:r w:rsidR="00EC311A" w:rsidRPr="00EC311A">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8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1</w:t>
            </w:r>
            <w:r w:rsidR="00EC311A" w:rsidRPr="00EC311A">
              <w:rPr>
                <w:rFonts w:ascii="Times New Roman" w:hAnsi="Times New Roman" w:cs="Times New Roman"/>
                <w:noProof/>
                <w:webHidden/>
                <w:sz w:val="24"/>
                <w:szCs w:val="24"/>
              </w:rPr>
              <w:fldChar w:fldCharType="end"/>
            </w:r>
          </w:hyperlink>
        </w:p>
        <w:p w14:paraId="2ADC5E11" w14:textId="5C22FD18" w:rsidR="00EC311A" w:rsidRPr="00EC311A" w:rsidRDefault="006C59C2"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9" w:history="1">
            <w:r w:rsidR="00EC311A" w:rsidRPr="00EC311A">
              <w:rPr>
                <w:rStyle w:val="Hyperlink"/>
                <w:rFonts w:ascii="Times New Roman" w:hAnsi="Times New Roman" w:cs="Times New Roman"/>
                <w:noProof/>
                <w:color w:val="auto"/>
                <w:sz w:val="24"/>
                <w:szCs w:val="24"/>
              </w:rPr>
              <w:t>Resul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9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1</w:t>
            </w:r>
            <w:r w:rsidR="00EC311A" w:rsidRPr="00EC311A">
              <w:rPr>
                <w:rFonts w:ascii="Times New Roman" w:hAnsi="Times New Roman" w:cs="Times New Roman"/>
                <w:noProof/>
                <w:webHidden/>
                <w:sz w:val="24"/>
                <w:szCs w:val="24"/>
              </w:rPr>
              <w:fldChar w:fldCharType="end"/>
            </w:r>
          </w:hyperlink>
        </w:p>
        <w:p w14:paraId="63118A37" w14:textId="08351ECA"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0" w:history="1">
            <w:r w:rsidR="00EC311A" w:rsidRPr="00EC311A">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2</w:t>
            </w:r>
            <w:r w:rsidR="00EC311A" w:rsidRPr="00EC311A">
              <w:rPr>
                <w:rFonts w:ascii="Times New Roman" w:hAnsi="Times New Roman" w:cs="Times New Roman"/>
                <w:noProof/>
                <w:webHidden/>
                <w:sz w:val="24"/>
                <w:szCs w:val="24"/>
              </w:rPr>
              <w:fldChar w:fldCharType="end"/>
            </w:r>
          </w:hyperlink>
        </w:p>
        <w:p w14:paraId="32F04A3B" w14:textId="095F5ABA"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1" w:history="1">
            <w:r w:rsidR="00EC311A" w:rsidRPr="00EC311A">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1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5</w:t>
            </w:r>
            <w:r w:rsidR="00EC311A" w:rsidRPr="00EC311A">
              <w:rPr>
                <w:rFonts w:ascii="Times New Roman" w:hAnsi="Times New Roman" w:cs="Times New Roman"/>
                <w:noProof/>
                <w:webHidden/>
                <w:sz w:val="24"/>
                <w:szCs w:val="24"/>
              </w:rPr>
              <w:fldChar w:fldCharType="end"/>
            </w:r>
          </w:hyperlink>
        </w:p>
        <w:p w14:paraId="475C82A3" w14:textId="1D2CAD61"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2" w:history="1">
            <w:r w:rsidR="00EC311A" w:rsidRPr="00EC311A">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2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6</w:t>
            </w:r>
            <w:r w:rsidR="00EC311A" w:rsidRPr="00EC311A">
              <w:rPr>
                <w:rFonts w:ascii="Times New Roman" w:hAnsi="Times New Roman" w:cs="Times New Roman"/>
                <w:noProof/>
                <w:webHidden/>
                <w:sz w:val="24"/>
                <w:szCs w:val="24"/>
              </w:rPr>
              <w:fldChar w:fldCharType="end"/>
            </w:r>
          </w:hyperlink>
        </w:p>
        <w:p w14:paraId="430C92D0" w14:textId="52DC1C0B"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3" w:history="1">
            <w:r w:rsidR="00EC311A" w:rsidRPr="00EC311A">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3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7</w:t>
            </w:r>
            <w:r w:rsidR="00EC311A" w:rsidRPr="00EC311A">
              <w:rPr>
                <w:rFonts w:ascii="Times New Roman" w:hAnsi="Times New Roman" w:cs="Times New Roman"/>
                <w:noProof/>
                <w:webHidden/>
                <w:sz w:val="24"/>
                <w:szCs w:val="24"/>
              </w:rPr>
              <w:fldChar w:fldCharType="end"/>
            </w:r>
          </w:hyperlink>
        </w:p>
        <w:p w14:paraId="5469091B" w14:textId="0A17E441"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4" w:history="1">
            <w:r w:rsidR="00EC311A" w:rsidRPr="00EC311A">
              <w:rPr>
                <w:rStyle w:val="Hyperlink"/>
                <w:rFonts w:ascii="Times New Roman" w:eastAsia="Times New Roman" w:hAnsi="Times New Roman" w:cs="Times New Roman"/>
                <w:i/>
                <w:iCs/>
                <w:noProof/>
                <w:color w:val="auto"/>
                <w:sz w:val="24"/>
                <w:szCs w:val="24"/>
                <w:lang w:eastAsia="en-GB"/>
              </w:rPr>
              <w:t>Identification of associated microbes and metabolit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4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9</w:t>
            </w:r>
            <w:r w:rsidR="00EC311A" w:rsidRPr="00EC311A">
              <w:rPr>
                <w:rFonts w:ascii="Times New Roman" w:hAnsi="Times New Roman" w:cs="Times New Roman"/>
                <w:noProof/>
                <w:webHidden/>
                <w:sz w:val="24"/>
                <w:szCs w:val="24"/>
              </w:rPr>
              <w:fldChar w:fldCharType="end"/>
            </w:r>
          </w:hyperlink>
        </w:p>
        <w:p w14:paraId="5C8F3EF4" w14:textId="389FBF62" w:rsidR="00EC311A" w:rsidRPr="00EC311A" w:rsidRDefault="006C59C2"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5" w:history="1">
            <w:r w:rsidR="00EC311A" w:rsidRPr="00EC311A">
              <w:rPr>
                <w:rStyle w:val="Hyperlink"/>
                <w:rFonts w:ascii="Times New Roman" w:hAnsi="Times New Roman" w:cs="Times New Roman"/>
                <w:noProof/>
                <w:color w:val="auto"/>
                <w:sz w:val="24"/>
                <w:szCs w:val="24"/>
              </w:rPr>
              <w:t>Discussion</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5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0</w:t>
            </w:r>
            <w:r w:rsidR="00EC311A" w:rsidRPr="00EC311A">
              <w:rPr>
                <w:rFonts w:ascii="Times New Roman" w:hAnsi="Times New Roman" w:cs="Times New Roman"/>
                <w:noProof/>
                <w:webHidden/>
                <w:sz w:val="24"/>
                <w:szCs w:val="24"/>
              </w:rPr>
              <w:fldChar w:fldCharType="end"/>
            </w:r>
          </w:hyperlink>
        </w:p>
        <w:p w14:paraId="7E6EF0ED" w14:textId="27FCBD49" w:rsidR="00EC311A" w:rsidRPr="00EC311A" w:rsidRDefault="006C59C2"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6" w:history="1">
            <w:r w:rsidR="00EC311A" w:rsidRPr="00EC311A">
              <w:rPr>
                <w:rStyle w:val="Hyperlink"/>
                <w:rFonts w:ascii="Times New Roman" w:hAnsi="Times New Roman" w:cs="Times New Roman"/>
                <w:noProof/>
                <w:color w:val="auto"/>
                <w:sz w:val="24"/>
                <w:szCs w:val="24"/>
              </w:rPr>
              <w:t>Conclusion</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6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3</w:t>
            </w:r>
            <w:r w:rsidR="00EC311A" w:rsidRPr="00EC311A">
              <w:rPr>
                <w:rFonts w:ascii="Times New Roman" w:hAnsi="Times New Roman" w:cs="Times New Roman"/>
                <w:noProof/>
                <w:webHidden/>
                <w:sz w:val="24"/>
                <w:szCs w:val="24"/>
              </w:rPr>
              <w:fldChar w:fldCharType="end"/>
            </w:r>
          </w:hyperlink>
        </w:p>
        <w:p w14:paraId="011DAF95" w14:textId="5D4127EB" w:rsidR="00EC311A" w:rsidRPr="00EC311A" w:rsidRDefault="006C59C2"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7" w:history="1">
            <w:r w:rsidR="00EC311A" w:rsidRPr="00EC311A">
              <w:rPr>
                <w:rStyle w:val="Hyperlink"/>
                <w:rFonts w:ascii="Times New Roman" w:hAnsi="Times New Roman" w:cs="Times New Roman"/>
                <w:noProof/>
                <w:color w:val="auto"/>
                <w:sz w:val="24"/>
                <w:szCs w:val="24"/>
                <w:lang w:val="en-US"/>
              </w:rPr>
              <w:t>Referenc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7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4</w:t>
            </w:r>
            <w:r w:rsidR="00EC311A" w:rsidRPr="00EC311A">
              <w:rPr>
                <w:rFonts w:ascii="Times New Roman" w:hAnsi="Times New Roman" w:cs="Times New Roman"/>
                <w:noProof/>
                <w:webHidden/>
                <w:sz w:val="24"/>
                <w:szCs w:val="24"/>
              </w:rPr>
              <w:fldChar w:fldCharType="end"/>
            </w:r>
          </w:hyperlink>
        </w:p>
        <w:p w14:paraId="6AE5A7CA" w14:textId="3B677A51" w:rsidR="00EC311A" w:rsidRPr="00EC311A" w:rsidRDefault="006C59C2"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8" w:history="1">
            <w:r w:rsidR="00EC311A" w:rsidRPr="00EC311A">
              <w:rPr>
                <w:rStyle w:val="Hyperlink"/>
                <w:rFonts w:ascii="Times New Roman" w:hAnsi="Times New Roman" w:cs="Times New Roman"/>
                <w:noProof/>
                <w:color w:val="auto"/>
                <w:sz w:val="24"/>
                <w:szCs w:val="24"/>
              </w:rPr>
              <w:t>Appendix</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8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9</w:t>
            </w:r>
            <w:r w:rsidR="00EC311A" w:rsidRPr="00EC311A">
              <w:rPr>
                <w:rFonts w:ascii="Times New Roman" w:hAnsi="Times New Roman" w:cs="Times New Roman"/>
                <w:noProof/>
                <w:webHidden/>
                <w:sz w:val="24"/>
                <w:szCs w:val="24"/>
              </w:rPr>
              <w:fldChar w:fldCharType="end"/>
            </w:r>
          </w:hyperlink>
        </w:p>
        <w:p w14:paraId="0762E739" w14:textId="485EDE1C"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9" w:history="1">
            <w:r w:rsidR="00EC311A" w:rsidRPr="00EC311A">
              <w:rPr>
                <w:rStyle w:val="Hyperlink"/>
                <w:rFonts w:ascii="Times New Roman" w:hAnsi="Times New Roman" w:cs="Times New Roman"/>
                <w:i/>
                <w:iCs/>
                <w:noProof/>
                <w:color w:val="auto"/>
                <w:sz w:val="24"/>
                <w:szCs w:val="24"/>
              </w:rPr>
              <w:t>Appendix 1:</w:t>
            </w:r>
            <w:r w:rsidR="00EC311A" w:rsidRPr="00EC311A">
              <w:rPr>
                <w:rStyle w:val="Hyperlink"/>
                <w:rFonts w:ascii="Times New Roman" w:hAnsi="Times New Roman" w:cs="Times New Roman"/>
                <w:noProof/>
                <w:color w:val="auto"/>
                <w:sz w:val="24"/>
                <w:szCs w:val="24"/>
              </w:rPr>
              <w:t xml:space="preserve"> </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9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9</w:t>
            </w:r>
            <w:r w:rsidR="00EC311A" w:rsidRPr="00EC311A">
              <w:rPr>
                <w:rFonts w:ascii="Times New Roman" w:hAnsi="Times New Roman" w:cs="Times New Roman"/>
                <w:noProof/>
                <w:webHidden/>
                <w:sz w:val="24"/>
                <w:szCs w:val="24"/>
              </w:rPr>
              <w:fldChar w:fldCharType="end"/>
            </w:r>
          </w:hyperlink>
        </w:p>
        <w:p w14:paraId="784D37DE" w14:textId="4BE5D861"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0" w:history="1">
            <w:r w:rsidR="00EC311A" w:rsidRPr="00EC311A">
              <w:rPr>
                <w:rStyle w:val="Hyperlink"/>
                <w:rFonts w:ascii="Times New Roman" w:hAnsi="Times New Roman" w:cs="Times New Roman"/>
                <w:i/>
                <w:iCs/>
                <w:noProof/>
                <w:color w:val="auto"/>
                <w:sz w:val="24"/>
                <w:szCs w:val="24"/>
              </w:rPr>
              <w:t>Appendix 2:</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0</w:t>
            </w:r>
            <w:r w:rsidR="00EC311A" w:rsidRPr="00EC311A">
              <w:rPr>
                <w:rFonts w:ascii="Times New Roman" w:hAnsi="Times New Roman" w:cs="Times New Roman"/>
                <w:noProof/>
                <w:webHidden/>
                <w:sz w:val="24"/>
                <w:szCs w:val="24"/>
              </w:rPr>
              <w:fldChar w:fldCharType="end"/>
            </w:r>
          </w:hyperlink>
        </w:p>
        <w:p w14:paraId="45652866" w14:textId="36FFF0C3"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1" w:history="1">
            <w:r w:rsidR="00EC311A" w:rsidRPr="00EC311A">
              <w:rPr>
                <w:rStyle w:val="Hyperlink"/>
                <w:rFonts w:ascii="Times New Roman" w:hAnsi="Times New Roman" w:cs="Times New Roman"/>
                <w:i/>
                <w:iCs/>
                <w:noProof/>
                <w:color w:val="auto"/>
                <w:sz w:val="24"/>
                <w:szCs w:val="24"/>
              </w:rPr>
              <w:t>Appendix 3</w:t>
            </w:r>
            <w:r w:rsidR="00EC311A" w:rsidRPr="00EC311A">
              <w:rPr>
                <w:rStyle w:val="Hyperlink"/>
                <w:rFonts w:ascii="Times New Roman" w:hAnsi="Times New Roman" w:cs="Times New Roman"/>
                <w:noProof/>
                <w:color w:val="auto"/>
                <w:sz w:val="24"/>
                <w:szCs w:val="24"/>
              </w:rPr>
              <w:t>: Table A1</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1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0</w:t>
            </w:r>
            <w:r w:rsidR="00EC311A" w:rsidRPr="00EC311A">
              <w:rPr>
                <w:rFonts w:ascii="Times New Roman" w:hAnsi="Times New Roman" w:cs="Times New Roman"/>
                <w:noProof/>
                <w:webHidden/>
                <w:sz w:val="24"/>
                <w:szCs w:val="24"/>
              </w:rPr>
              <w:fldChar w:fldCharType="end"/>
            </w:r>
          </w:hyperlink>
        </w:p>
        <w:p w14:paraId="54CBA87F" w14:textId="0EECE924"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2" w:history="1">
            <w:r w:rsidR="00EC311A" w:rsidRPr="00EC311A">
              <w:rPr>
                <w:rStyle w:val="Hyperlink"/>
                <w:rFonts w:ascii="Times New Roman" w:hAnsi="Times New Roman" w:cs="Times New Roman"/>
                <w:i/>
                <w:iCs/>
                <w:noProof/>
                <w:color w:val="auto"/>
                <w:sz w:val="24"/>
                <w:szCs w:val="24"/>
              </w:rPr>
              <w:t>Appendix 4</w:t>
            </w:r>
            <w:r w:rsidR="00EC311A" w:rsidRPr="00EC311A">
              <w:rPr>
                <w:rStyle w:val="Hyperlink"/>
                <w:rFonts w:ascii="Times New Roman" w:hAnsi="Times New Roman" w:cs="Times New Roman"/>
                <w:noProof/>
                <w:color w:val="auto"/>
                <w:sz w:val="24"/>
                <w:szCs w:val="24"/>
              </w:rPr>
              <w:t>: Table A2</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2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1</w:t>
            </w:r>
            <w:r w:rsidR="00EC311A" w:rsidRPr="00EC311A">
              <w:rPr>
                <w:rFonts w:ascii="Times New Roman" w:hAnsi="Times New Roman" w:cs="Times New Roman"/>
                <w:noProof/>
                <w:webHidden/>
                <w:sz w:val="24"/>
                <w:szCs w:val="24"/>
              </w:rPr>
              <w:fldChar w:fldCharType="end"/>
            </w:r>
          </w:hyperlink>
        </w:p>
        <w:p w14:paraId="240BE901" w14:textId="0391154A"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3" w:history="1">
            <w:r w:rsidR="00EC311A" w:rsidRPr="00EC311A">
              <w:rPr>
                <w:rStyle w:val="Hyperlink"/>
                <w:rFonts w:ascii="Times New Roman" w:hAnsi="Times New Roman" w:cs="Times New Roman"/>
                <w:i/>
                <w:iCs/>
                <w:noProof/>
                <w:color w:val="auto"/>
                <w:sz w:val="24"/>
                <w:szCs w:val="24"/>
              </w:rPr>
              <w:t>Appendix 5:</w:t>
            </w:r>
            <w:r w:rsidR="00EC311A" w:rsidRPr="00EC311A">
              <w:rPr>
                <w:rStyle w:val="Hyperlink"/>
                <w:rFonts w:ascii="Times New Roman" w:hAnsi="Times New Roman" w:cs="Times New Roman"/>
                <w:noProof/>
                <w:color w:val="auto"/>
                <w:sz w:val="24"/>
                <w:szCs w:val="24"/>
              </w:rPr>
              <w:t xml:space="preserve"> Table A4</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3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3</w:t>
            </w:r>
            <w:r w:rsidR="00EC311A" w:rsidRPr="00EC311A">
              <w:rPr>
                <w:rFonts w:ascii="Times New Roman" w:hAnsi="Times New Roman" w:cs="Times New Roman"/>
                <w:noProof/>
                <w:webHidden/>
                <w:sz w:val="24"/>
                <w:szCs w:val="24"/>
              </w:rPr>
              <w:fldChar w:fldCharType="end"/>
            </w:r>
          </w:hyperlink>
        </w:p>
        <w:p w14:paraId="77F68F2C" w14:textId="45287723" w:rsidR="00EC311A" w:rsidRPr="00EC311A" w:rsidRDefault="006C59C2"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4" w:history="1">
            <w:r w:rsidR="00EC311A" w:rsidRPr="00EC311A">
              <w:rPr>
                <w:rStyle w:val="Hyperlink"/>
                <w:rFonts w:ascii="Times New Roman" w:hAnsi="Times New Roman" w:cs="Times New Roman"/>
                <w:i/>
                <w:iCs/>
                <w:noProof/>
                <w:color w:val="auto"/>
                <w:sz w:val="24"/>
                <w:szCs w:val="24"/>
              </w:rPr>
              <w:t>Appendix 6</w:t>
            </w:r>
            <w:r w:rsidR="00EC311A" w:rsidRPr="00EC311A">
              <w:rPr>
                <w:rStyle w:val="Hyperlink"/>
                <w:rFonts w:ascii="Times New Roman" w:hAnsi="Times New Roman" w:cs="Times New Roman"/>
                <w:noProof/>
                <w:color w:val="auto"/>
                <w:sz w:val="24"/>
                <w:szCs w:val="24"/>
              </w:rPr>
              <w:t>: Table A3</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4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5</w:t>
            </w:r>
            <w:r w:rsidR="00EC311A" w:rsidRPr="00EC311A">
              <w:rPr>
                <w:rFonts w:ascii="Times New Roman" w:hAnsi="Times New Roman" w:cs="Times New Roman"/>
                <w:noProof/>
                <w:webHidden/>
                <w:sz w:val="24"/>
                <w:szCs w:val="24"/>
              </w:rPr>
              <w:fldChar w:fldCharType="end"/>
            </w:r>
          </w:hyperlink>
        </w:p>
        <w:p w14:paraId="48DF7396" w14:textId="43F4D042" w:rsidR="00EC311A" w:rsidRDefault="006C59C2" w:rsidP="008F6048">
          <w:pPr>
            <w:pStyle w:val="TOC2"/>
            <w:tabs>
              <w:tab w:val="right" w:leader="dot" w:pos="9016"/>
            </w:tabs>
            <w:spacing w:line="276" w:lineRule="auto"/>
            <w:rPr>
              <w:rFonts w:eastAsiaTheme="minorEastAsia"/>
              <w:noProof/>
              <w:lang w:eastAsia="en-GB"/>
            </w:rPr>
          </w:pPr>
          <w:hyperlink w:anchor="_Toc44088875" w:history="1">
            <w:r w:rsidR="00EC311A" w:rsidRPr="00EC311A">
              <w:rPr>
                <w:rStyle w:val="Hyperlink"/>
                <w:rFonts w:ascii="Times New Roman" w:hAnsi="Times New Roman" w:cs="Times New Roman"/>
                <w:noProof/>
                <w:color w:val="auto"/>
                <w:sz w:val="24"/>
                <w:szCs w:val="24"/>
              </w:rPr>
              <w:t>Add-on page: Description of work by student Bachelor BM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5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6</w:t>
            </w:r>
            <w:r w:rsidR="00EC311A" w:rsidRPr="00EC311A">
              <w:rPr>
                <w:rFonts w:ascii="Times New Roman" w:hAnsi="Times New Roman" w:cs="Times New Roman"/>
                <w:noProof/>
                <w:webHidden/>
                <w:sz w:val="24"/>
                <w:szCs w:val="24"/>
              </w:rPr>
              <w:fldChar w:fldCharType="end"/>
            </w:r>
          </w:hyperlink>
        </w:p>
        <w:p w14:paraId="38FA11EB" w14:textId="10494172" w:rsidR="00436ACA" w:rsidRPr="00436ACA" w:rsidRDefault="00436ACA" w:rsidP="008F6048">
          <w:pPr>
            <w:spacing w:line="276" w:lineRule="auto"/>
            <w:rPr>
              <w:rFonts w:ascii="Times New Roman" w:hAnsi="Times New Roman" w:cs="Times New Roman"/>
            </w:rPr>
          </w:pPr>
          <w:r w:rsidRPr="00436ACA">
            <w:rPr>
              <w:rFonts w:ascii="Times New Roman" w:hAnsi="Times New Roman" w:cs="Times New Roman"/>
              <w:noProof/>
              <w:sz w:val="24"/>
              <w:szCs w:val="24"/>
            </w:rPr>
            <w:fldChar w:fldCharType="end"/>
          </w:r>
        </w:p>
      </w:sdtContent>
    </w:sdt>
    <w:p w14:paraId="630D6D14" w14:textId="77777777" w:rsidR="008F6048" w:rsidRDefault="008F6048" w:rsidP="00484108">
      <w:pPr>
        <w:pStyle w:val="Heading2"/>
        <w:rPr>
          <w:sz w:val="24"/>
          <w:szCs w:val="24"/>
          <w:u w:val="single"/>
        </w:rPr>
      </w:pPr>
      <w:bookmarkStart w:id="1" w:name="_Toc44088850"/>
    </w:p>
    <w:p w14:paraId="4F6D808D" w14:textId="77777777" w:rsidR="008F6048" w:rsidRDefault="008F6048" w:rsidP="00484108">
      <w:pPr>
        <w:pStyle w:val="Heading2"/>
        <w:rPr>
          <w:sz w:val="24"/>
          <w:szCs w:val="24"/>
          <w:u w:val="single"/>
        </w:rPr>
      </w:pPr>
    </w:p>
    <w:p w14:paraId="39E5DB29" w14:textId="77777777" w:rsidR="008F6048" w:rsidRDefault="008F6048" w:rsidP="00484108">
      <w:pPr>
        <w:pStyle w:val="Heading2"/>
        <w:rPr>
          <w:sz w:val="24"/>
          <w:szCs w:val="24"/>
          <w:u w:val="single"/>
        </w:rPr>
      </w:pPr>
    </w:p>
    <w:p w14:paraId="7FD7A036" w14:textId="36E9942A" w:rsidR="00484108" w:rsidRPr="00484108" w:rsidRDefault="00484108" w:rsidP="00484108">
      <w:pPr>
        <w:pStyle w:val="Heading2"/>
        <w:rPr>
          <w:sz w:val="24"/>
          <w:szCs w:val="24"/>
          <w:u w:val="single"/>
        </w:rPr>
      </w:pPr>
      <w:r w:rsidRPr="00484108">
        <w:rPr>
          <w:sz w:val="24"/>
          <w:szCs w:val="24"/>
          <w:u w:val="single"/>
        </w:rPr>
        <w:lastRenderedPageBreak/>
        <w:t>Abstract</w:t>
      </w:r>
      <w:bookmarkEnd w:id="1"/>
    </w:p>
    <w:p w14:paraId="0E2A3C9E" w14:textId="4271726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Insulin resistance (IR) is an important accelerating factor in the development of type 2 diabetes (T2D), making it imperative to understand factors influencing it. Recently, specific changes in the omics of IR individuals have been discovered and have been shown</w:t>
      </w:r>
      <w:r w:rsidRPr="008429BB">
        <w:rPr>
          <w:rFonts w:ascii="Times New Roman" w:eastAsia="Times New Roman" w:hAnsi="Times New Roman" w:cs="Times New Roman"/>
          <w:color w:val="FF9900"/>
          <w:sz w:val="24"/>
          <w:szCs w:val="24"/>
          <w:lang w:eastAsia="en-GB"/>
        </w:rPr>
        <w:t xml:space="preserve"> to interact</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D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z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proofErr w:type="spellStart"/>
      <w:r w:rsidRPr="008429BB">
        <w:rPr>
          <w:rFonts w:ascii="Times New Roman" w:eastAsia="Times New Roman" w:hAnsi="Times New Roman" w:cs="Times New Roman"/>
          <w:i/>
          <w:iCs/>
          <w:color w:val="000000"/>
          <w:sz w:val="24"/>
          <w:szCs w:val="24"/>
          <w:lang w:eastAsia="en-GB"/>
        </w:rPr>
        <w:t>Bateroidetes</w:t>
      </w:r>
      <w:proofErr w:type="spellEnd"/>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The microbiome, host proteome and host metabolome were shown to be significantly different between the IR and IS subjects.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12735A08" w14:textId="70F7B3FD" w:rsidR="00484108" w:rsidRPr="0012386A" w:rsidRDefault="00831055" w:rsidP="00484108">
      <w:pPr>
        <w:spacing w:line="360" w:lineRule="auto"/>
        <w:jc w:val="both"/>
        <w:rPr>
          <w:rFonts w:ascii="Times New Roman" w:hAnsi="Times New Roman" w:cs="Times New Roman"/>
          <w:color w:val="ED7D31" w:themeColor="accent2"/>
          <w:sz w:val="24"/>
          <w:szCs w:val="24"/>
        </w:r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type 2 diabetes, insulin resistance, metabolomics, </w:t>
      </w:r>
      <w:r w:rsidR="00A828BD" w:rsidRPr="0012386A">
        <w:rPr>
          <w:rFonts w:ascii="Times New Roman" w:hAnsi="Times New Roman" w:cs="Times New Roman"/>
          <w:color w:val="ED7D31" w:themeColor="accent2"/>
          <w:sz w:val="24"/>
          <w:szCs w:val="24"/>
        </w:rPr>
        <w:t xml:space="preserve">proteomics, gut microbiome. </w:t>
      </w:r>
    </w:p>
    <w:p w14:paraId="5642D4AB" w14:textId="7106BCC2" w:rsidR="00C64E27" w:rsidRPr="00F42879" w:rsidRDefault="00C64E27" w:rsidP="00C64E27">
      <w:pPr>
        <w:pStyle w:val="Heading2"/>
        <w:spacing w:after="240" w:afterAutospacing="0"/>
        <w:jc w:val="both"/>
        <w:rPr>
          <w:sz w:val="24"/>
          <w:szCs w:val="24"/>
          <w:u w:val="single"/>
        </w:rPr>
      </w:pPr>
      <w:bookmarkStart w:id="2" w:name="_Toc44088851"/>
      <w:commentRangeStart w:id="3"/>
      <w:r w:rsidRPr="00F42879">
        <w:rPr>
          <w:sz w:val="24"/>
          <w:szCs w:val="24"/>
          <w:u w:val="single"/>
        </w:rPr>
        <w:lastRenderedPageBreak/>
        <w:t>Introduction </w:t>
      </w:r>
      <w:commentRangeEnd w:id="3"/>
      <w:r w:rsidR="00CB2C0A">
        <w:rPr>
          <w:rStyle w:val="CommentReference"/>
          <w:rFonts w:asciiTheme="minorHAnsi" w:eastAsiaTheme="minorHAnsi" w:hAnsiTheme="minorHAnsi" w:cstheme="minorBidi"/>
          <w:b w:val="0"/>
          <w:bCs w:val="0"/>
          <w:lang w:eastAsia="en-US"/>
        </w:rPr>
        <w:commentReference w:id="3"/>
      </w:r>
      <w:bookmarkEnd w:id="2"/>
    </w:p>
    <w:p w14:paraId="31193D8A" w14:textId="4772CA88"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increase in cases from 2019 to 2045 </w:t>
      </w:r>
      <w:r w:rsidR="00F66562">
        <w:rPr>
          <w:rFonts w:ascii="Times New Roman" w:hAnsi="Times New Roman" w:cs="Times New Roman"/>
          <w:color w:val="000000"/>
          <w:sz w:val="24"/>
          <w:szCs w:val="24"/>
        </w:rPr>
        <w:fldChar w:fldCharType="begin"/>
      </w:r>
      <w:r w:rsidR="00F66562">
        <w:rPr>
          <w:rFonts w:ascii="Times New Roman" w:hAnsi="Times New Roman" w:cs="Times New Roman"/>
          <w:color w:val="000000"/>
          <w:sz w:val="24"/>
          <w:szCs w:val="24"/>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975B01">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characterized by insulin resistance</w:t>
      </w:r>
      <w:r w:rsidR="00A22C98">
        <w:rPr>
          <w:rFonts w:ascii="Times New Roman" w:hAnsi="Times New Roman" w:cs="Times New Roman"/>
          <w:color w:val="000000"/>
          <w:sz w:val="24"/>
          <w:szCs w:val="24"/>
        </w:rPr>
        <w:t xml:space="preserve"> (IR)</w:t>
      </w:r>
      <w:r w:rsidR="00181F79" w:rsidRPr="00181F79">
        <w:rPr>
          <w:rFonts w:ascii="Times New Roman" w:hAnsi="Times New Roman" w:cs="Times New Roman"/>
          <w:color w:val="000000"/>
          <w:sz w:val="24"/>
          <w:szCs w:val="24"/>
        </w:rPr>
        <w:t>.</w:t>
      </w:r>
    </w:p>
    <w:p w14:paraId="09862CB6" w14:textId="58A289D2"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80106E">
        <w:rPr>
          <w:rFonts w:ascii="Times New Roman" w:hAnsi="Times New Roman" w:cs="Times New Roman"/>
          <w:color w:val="000000"/>
          <w:sz w:val="24"/>
          <w:szCs w:val="24"/>
        </w:rPr>
        <w:instrText xml:space="preserve"> ADDIN EN.CITE &lt;EndNote&gt;&lt;Cite&gt;&lt;Author&gt;Samuel&lt;/Author&gt;&lt;Year&gt;2016&lt;/Year&gt;&lt;RecNum&gt;2&lt;/RecNum&gt;&lt;DisplayText&gt;(3)&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80106E">
        <w:rPr>
          <w:rFonts w:ascii="Times New Roman" w:hAnsi="Times New Roman" w:cs="Times New Roman"/>
          <w:noProof/>
          <w:color w:val="000000"/>
          <w:sz w:val="24"/>
          <w:szCs w:val="24"/>
        </w:rPr>
        <w:t>(3)</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in the corresponding tissue via interference with insulin signalling </w:t>
      </w:r>
      <w:r w:rsidR="00243676">
        <w:rPr>
          <w:rFonts w:ascii="Times New Roman" w:hAnsi="Times New Roman" w:cs="Times New Roman"/>
          <w:color w:val="000000"/>
          <w:sz w:val="24"/>
          <w:szCs w:val="24"/>
        </w:rPr>
        <w:fldChar w:fldCharType="begin"/>
      </w:r>
      <w:r w:rsidR="00243676">
        <w:rPr>
          <w:rFonts w:ascii="Times New Roman" w:hAnsi="Times New Roman" w:cs="Times New Roman"/>
          <w:color w:val="000000"/>
          <w:sz w:val="24"/>
          <w:szCs w:val="24"/>
        </w:rPr>
        <w:instrText xml:space="preserve"> ADDIN EN.CITE &lt;EndNote&gt;&lt;Cite&gt;&lt;Author&gt;Snel&lt;/Author&gt;&lt;Year&gt;2012&lt;/Year&gt;&lt;RecNum&gt;3&lt;/RecNum&gt;&lt;DisplayText&gt;(4)&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243676">
        <w:rPr>
          <w:rFonts w:ascii="Times New Roman" w:hAnsi="Times New Roman" w:cs="Times New Roman"/>
          <w:noProof/>
          <w:color w:val="000000"/>
          <w:sz w:val="24"/>
          <w:szCs w:val="24"/>
        </w:rPr>
        <w:t>(4)</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range of tissues separately </w:t>
      </w:r>
      <w:r w:rsidR="0043544D">
        <w:rPr>
          <w:rFonts w:ascii="Times New Roman" w:hAnsi="Times New Roman" w:cs="Times New Roman"/>
          <w:color w:val="000000"/>
          <w:sz w:val="24"/>
          <w:szCs w:val="24"/>
        </w:rPr>
        <w:fldChar w:fldCharType="begin"/>
      </w:r>
      <w:r w:rsidR="0043544D">
        <w:rPr>
          <w:rFonts w:ascii="Times New Roman" w:hAnsi="Times New Roman" w:cs="Times New Roman"/>
          <w:color w:val="000000"/>
          <w:sz w:val="24"/>
          <w:szCs w:val="24"/>
        </w:rPr>
        <w:instrText xml:space="preserve"> ADDIN EN.CITE &lt;EndNote&gt;&lt;Cite&gt;&lt;Author&gt;Trouwborst&lt;/Author&gt;&lt;Year&gt;2018&lt;/Year&gt;&lt;RecNum&gt;4&lt;/RecNum&gt;&lt;DisplayText&gt;(5)&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43544D">
        <w:rPr>
          <w:rFonts w:ascii="Times New Roman" w:hAnsi="Times New Roman" w:cs="Times New Roman"/>
          <w:noProof/>
          <w:color w:val="000000"/>
          <w:sz w:val="24"/>
          <w:szCs w:val="24"/>
        </w:rPr>
        <w:t>(5)</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6E6E9D">
        <w:rPr>
          <w:rFonts w:ascii="Times New Roman" w:hAnsi="Times New Roman" w:cs="Times New Roman"/>
          <w:color w:val="000000"/>
          <w:sz w:val="24"/>
          <w:szCs w:val="24"/>
        </w:rPr>
        <w:instrText xml:space="preserve"> ADDIN EN.CITE &lt;EndNote&gt;&lt;Cite&gt;&lt;Author&gt;Freeman&lt;/Author&gt;&lt;Year&gt;2019&lt;/Year&gt;&lt;RecNum&gt;5&lt;/RecNum&gt;&lt;DisplayText&gt;(6)&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contributors&gt;&lt;titles&gt;&lt;title&gt;Insulin resistance&lt;/title&gt;&lt;secondary-title&gt;StatPearls [Internet]&lt;/secondary-title&gt;&lt;/titles&gt;&lt;dates&gt;&lt;year&gt;2019&lt;/year&gt;&lt;/dates&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6E6E9D">
        <w:rPr>
          <w:rFonts w:ascii="Times New Roman" w:hAnsi="Times New Roman" w:cs="Times New Roman"/>
          <w:noProof/>
          <w:color w:val="000000"/>
          <w:sz w:val="24"/>
          <w:szCs w:val="24"/>
        </w:rPr>
        <w:t>(6)</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1A38CE">
        <w:rPr>
          <w:rFonts w:ascii="Times New Roman" w:hAnsi="Times New Roman" w:cs="Times New Roman"/>
          <w:color w:val="000000"/>
          <w:sz w:val="24"/>
          <w:szCs w:val="24"/>
        </w:rPr>
        <w:instrText xml:space="preserve"> ADDIN EN.CITE &lt;EndNote&gt;&lt;Cite&gt;&lt;Author&gt;Ferrannini&lt;/Author&gt;&lt;Year&gt;2011&lt;/Year&gt;&lt;RecNum&gt;6&lt;/RecNum&gt;&lt;DisplayText&gt;(7)&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1A38CE">
        <w:rPr>
          <w:rFonts w:ascii="Times New Roman" w:hAnsi="Times New Roman" w:cs="Times New Roman"/>
          <w:noProof/>
          <w:color w:val="000000"/>
          <w:sz w:val="24"/>
          <w:szCs w:val="24"/>
        </w:rPr>
        <w:t>(7)</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672124">
        <w:rPr>
          <w:rFonts w:ascii="Times New Roman" w:hAnsi="Times New Roman" w:cs="Times New Roman"/>
          <w:color w:val="000000"/>
          <w:sz w:val="24"/>
          <w:szCs w:val="24"/>
        </w:rPr>
        <w:instrText xml:space="preserve"> ADDIN EN.CITE &lt;EndNote&gt;&lt;Cite&gt;&lt;Author&gt;Saisho&lt;/Author&gt;&lt;Year&gt;2018&lt;/Year&gt;&lt;RecNum&gt;230&lt;/RecNum&gt;&lt;DisplayText&gt;(8)&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672124">
        <w:rPr>
          <w:rFonts w:ascii="Times New Roman" w:hAnsi="Times New Roman" w:cs="Times New Roman"/>
          <w:noProof/>
          <w:color w:val="000000"/>
          <w:sz w:val="24"/>
          <w:szCs w:val="24"/>
        </w:rPr>
        <w:t>(8)</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still not yet fully understood, there is no doubt that IR is an important accelerating factor.</w:t>
      </w:r>
      <w:r w:rsidR="0057583B">
        <w:rPr>
          <w:rFonts w:ascii="Times New Roman" w:hAnsi="Times New Roman" w:cs="Times New Roman"/>
          <w:color w:val="000000"/>
          <w:sz w:val="24"/>
          <w:szCs w:val="24"/>
        </w:rPr>
        <w:t xml:space="preserve"> </w:t>
      </w:r>
      <w:r w:rsidR="00B74B47">
        <w:rPr>
          <w:rFonts w:ascii="Times New Roman" w:hAnsi="Times New Roman" w:cs="Times New Roman"/>
          <w:color w:val="000000"/>
          <w:sz w:val="24"/>
          <w:szCs w:val="24"/>
        </w:rPr>
        <w:t xml:space="preserve">Hence, great efforts are being made in order to investigate factors influencing insulin sensitivity. </w:t>
      </w:r>
    </w:p>
    <w:p w14:paraId="6463E455" w14:textId="42FB6EA4"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A92EE0" w:rsidRPr="001A5F7A">
        <w:rPr>
          <w:rFonts w:ascii="Times New Roman" w:hAnsi="Times New Roman" w:cs="Times New Roman"/>
          <w:color w:val="000000"/>
          <w:sz w:val="24"/>
          <w:szCs w:val="24"/>
        </w:rPr>
        <w:instrText xml:space="preserve"> ADDIN EN.CITE &lt;EndNote&gt;&lt;Cite&gt;&lt;Author&gt;Gurung&lt;/Author&gt;&lt;Year&gt;2020&lt;/Year&gt;&lt;RecNum&gt;8&lt;/RecNum&gt;&lt;DisplayText&gt;(9, 10)&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als of the New York Academy of Sciences&lt;/secondary-title&gt;&lt;/titles&gt;&lt;periodical&gt;&lt;full-title&gt;Annals of the New York Academy of Sciences&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A92EE0" w:rsidRPr="001A5F7A">
        <w:rPr>
          <w:rFonts w:ascii="Times New Roman" w:hAnsi="Times New Roman" w:cs="Times New Roman"/>
          <w:noProof/>
          <w:color w:val="000000"/>
          <w:sz w:val="24"/>
          <w:szCs w:val="24"/>
        </w:rPr>
        <w:t>(9, 10)</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A5F7A" w:rsidRPr="001A5F7A">
        <w:rPr>
          <w:rFonts w:ascii="Times New Roman" w:hAnsi="Times New Roman" w:cs="Times New Roman"/>
          <w:color w:val="000000"/>
          <w:sz w:val="24"/>
          <w:szCs w:val="24"/>
        </w:rPr>
        <w:instrText xml:space="preserve"> ADDIN EN.CITE &lt;EndNote&gt;&lt;Cite&gt;&lt;Author&gt;Kinross&lt;/Author&gt;&lt;Year&gt;2011&lt;/Year&gt;&lt;RecNum&gt;10&lt;/RecNum&gt;&lt;DisplayText&gt;(11, 12)&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icine&lt;/secondary-title&gt;&lt;/titles&gt;&lt;periodical&gt;&lt;full-title&gt;Genome medicine&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ure communications&lt;/secondary-title&gt;&lt;/titles&gt;&lt;periodical&gt;&lt;full-title&gt;Nature communications&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1A5F7A" w:rsidRPr="001A5F7A">
        <w:rPr>
          <w:rFonts w:ascii="Times New Roman" w:hAnsi="Times New Roman" w:cs="Times New Roman"/>
          <w:noProof/>
          <w:color w:val="000000"/>
          <w:sz w:val="24"/>
          <w:szCs w:val="24"/>
        </w:rPr>
        <w:t>(11, 12)</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4"/>
      <w:commentRangeStart w:id="5"/>
      <w:commentRangeStart w:id="6"/>
      <w:commentRangeStart w:id="7"/>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1973E3C3" w:rsidR="00546976" w:rsidRPr="00054D70" w:rsidRDefault="00FC7A57" w:rsidP="001A5F7A">
      <w:pPr>
        <w:pStyle w:val="NormalWeb"/>
        <w:spacing w:before="0" w:beforeAutospacing="0" w:after="0" w:afterAutospacing="0" w:line="360" w:lineRule="auto"/>
        <w:jc w:val="both"/>
      </w:pPr>
      <w:r w:rsidRPr="001A5F7A">
        <w:rPr>
          <w:color w:val="000000"/>
        </w:rPr>
        <w:t xml:space="preserve">One of the well-known metabolic consequences </w:t>
      </w:r>
      <w:r w:rsidR="00F6677C" w:rsidRPr="001A5F7A">
        <w:rPr>
          <w:color w:val="000000"/>
        </w:rPr>
        <w:t xml:space="preserve">linked to IR is hypertriglyceridemia </w:t>
      </w:r>
      <w:commentRangeEnd w:id="4"/>
      <w:r w:rsidR="00FE1A63" w:rsidRPr="001A5F7A">
        <w:rPr>
          <w:rStyle w:val="CommentReference"/>
          <w:rFonts w:eastAsiaTheme="minorHAnsi"/>
          <w:sz w:val="24"/>
          <w:szCs w:val="24"/>
          <w:lang w:eastAsia="en-US"/>
        </w:rPr>
        <w:commentReference w:id="4"/>
      </w:r>
      <w:commentRangeEnd w:id="5"/>
      <w:r w:rsidR="00992CAE">
        <w:rPr>
          <w:color w:val="000000"/>
        </w:rPr>
        <w:fldChar w:fldCharType="begin"/>
      </w:r>
      <w:r w:rsidR="00992CAE">
        <w:rPr>
          <w:color w:val="000000"/>
        </w:rPr>
        <w:instrText xml:space="preserve"> ADDIN EN.CITE &lt;EndNote&gt;&lt;Cite&gt;&lt;Author&gt;Grundy&lt;/Author&gt;&lt;Year&gt;1999&lt;/Year&gt;&lt;RecNum&gt;12&lt;/RecNum&gt;&lt;DisplayText&gt;(13)&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The American journal of cardiology&lt;/secondary-title&gt;&lt;/titles&gt;&lt;periodical&gt;&lt;full-title&gt;The American journal of cardiology&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992CAE">
        <w:rPr>
          <w:noProof/>
          <w:color w:val="000000"/>
        </w:rPr>
        <w:t>(13)</w:t>
      </w:r>
      <w:r w:rsidR="00992CAE">
        <w:rPr>
          <w:color w:val="000000"/>
        </w:rPr>
        <w:fldChar w:fldCharType="end"/>
      </w:r>
      <w:r w:rsidR="001979D7" w:rsidRPr="001A5F7A">
        <w:rPr>
          <w:rStyle w:val="CommentReference"/>
          <w:rFonts w:eastAsiaTheme="minorHAnsi"/>
          <w:sz w:val="24"/>
          <w:szCs w:val="24"/>
          <w:lang w:eastAsia="en-US"/>
        </w:rPr>
        <w:commentReference w:id="5"/>
      </w:r>
      <w:commentRangeEnd w:id="6"/>
      <w:r w:rsidR="00C612F5" w:rsidRPr="001A5F7A">
        <w:rPr>
          <w:rStyle w:val="CommentReference"/>
          <w:rFonts w:eastAsiaTheme="minorHAnsi"/>
          <w:sz w:val="24"/>
          <w:szCs w:val="24"/>
          <w:lang w:eastAsia="en-US"/>
        </w:rPr>
        <w:commentReference w:id="6"/>
      </w:r>
      <w:commentRangeEnd w:id="7"/>
      <w:r w:rsidR="00D6070D" w:rsidRPr="001A5F7A">
        <w:rPr>
          <w:rStyle w:val="CommentReference"/>
          <w:rFonts w:eastAsiaTheme="minorHAnsi"/>
          <w:sz w:val="24"/>
          <w:szCs w:val="24"/>
          <w:lang w:eastAsia="en-US"/>
        </w:rPr>
        <w:commentReference w:id="7"/>
      </w:r>
      <w:r w:rsidR="00992CAE">
        <w:rPr>
          <w:color w:val="000000"/>
        </w:rPr>
        <w:t>.</w:t>
      </w:r>
      <w:r w:rsidR="00BA422B">
        <w:rPr>
          <w:color w:val="000000"/>
        </w:rPr>
        <w:t xml:space="preserve"> This dyslipidaemia is characterized by increase</w:t>
      </w:r>
      <w:r w:rsidR="00F74E68">
        <w:rPr>
          <w:color w:val="000000"/>
        </w:rPr>
        <w:t>d</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55E70">
        <w:rPr>
          <w:color w:val="000000"/>
        </w:rPr>
        <w:t xml:space="preserve">resulting from </w:t>
      </w:r>
      <w:r w:rsidR="009A78A9">
        <w:rPr>
          <w:color w:val="000000"/>
        </w:rPr>
        <w:t xml:space="preserve">a </w:t>
      </w:r>
      <w:r w:rsidR="00763403">
        <w:rPr>
          <w:color w:val="000000"/>
        </w:rPr>
        <w:t>decreased insulin-dependent suppression of lipolysis in IR adipose tissue</w:t>
      </w:r>
      <w:r w:rsidR="004D5566">
        <w:rPr>
          <w:color w:val="000000"/>
        </w:rPr>
        <w:t xml:space="preserve"> </w:t>
      </w:r>
      <w:r w:rsidR="00582E79">
        <w:rPr>
          <w:color w:val="000000"/>
        </w:rPr>
        <w:fldChar w:fldCharType="begin"/>
      </w:r>
      <w:r w:rsidR="00582E79">
        <w:rPr>
          <w:color w:val="000000"/>
        </w:rPr>
        <w:instrText xml:space="preserve"> ADDIN EN.CITE &lt;EndNote&gt;&lt;Cite&gt;&lt;Author&gt;Ginsberg&lt;/Author&gt;&lt;Year&gt;2000&lt;/Year&gt;&lt;RecNum&gt;13&lt;/RecNum&gt;&lt;DisplayText&gt;(14)&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The Journal of clinical investigation&lt;/secondary-title&gt;&lt;/titles&gt;&lt;periodical&gt;&lt;full-title&gt;The Journal of clinical investigation&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582E79">
        <w:rPr>
          <w:noProof/>
          <w:color w:val="000000"/>
        </w:rPr>
        <w:t>(14)</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BCAAs has become a topic of interest since</w:t>
      </w:r>
      <w:r w:rsidR="00567346">
        <w:rPr>
          <w:color w:val="000000"/>
        </w:rPr>
        <w:t xml:space="preserve"> </w:t>
      </w:r>
      <w:r w:rsidR="003375D9">
        <w:rPr>
          <w:color w:val="000000"/>
        </w:rPr>
        <w:t>some</w:t>
      </w:r>
      <w:r w:rsidR="00567346">
        <w:rPr>
          <w:color w:val="000000"/>
        </w:rPr>
        <w:t xml:space="preserve"> </w:t>
      </w:r>
      <w:r w:rsidR="006F73E6">
        <w:rPr>
          <w:color w:val="000000"/>
        </w:rPr>
        <w:t xml:space="preserve">studies </w:t>
      </w:r>
      <w:r w:rsidR="003375D9">
        <w:rPr>
          <w:color w:val="000000"/>
        </w:rPr>
        <w:t>have shown</w:t>
      </w:r>
      <w:r w:rsidR="006F73E6">
        <w:rPr>
          <w:color w:val="000000"/>
        </w:rPr>
        <w:t xml:space="preserve"> increased plasma levels of these compounds in </w:t>
      </w:r>
      <w:r w:rsidR="006F73E6" w:rsidRPr="00F57DBF">
        <w:rPr>
          <w:color w:val="ED7D31" w:themeColor="accent2"/>
        </w:rPr>
        <w:t xml:space="preserve">IR </w:t>
      </w:r>
      <w:r w:rsidR="00CC29BB" w:rsidRPr="00F57DBF">
        <w:rPr>
          <w:color w:val="ED7D31" w:themeColor="accent2"/>
        </w:rPr>
        <w:t xml:space="preserve">individuals </w:t>
      </w:r>
      <w:r w:rsidR="00527E8D">
        <w:rPr>
          <w:color w:val="000000"/>
        </w:rPr>
        <w:fldChar w:fldCharType="begin"/>
      </w:r>
      <w:r w:rsidR="00527E8D">
        <w:rPr>
          <w:color w:val="000000"/>
        </w:rPr>
        <w:instrText xml:space="preserve"> ADDIN EN.CITE &lt;EndNote&gt;&lt;Cite&gt;&lt;Author&gt;Klein&lt;/Author&gt;&lt;Year&gt;2016&lt;/Year&gt;&lt;RecNum&gt;14&lt;/RecNum&gt;&lt;DisplayText&gt;(15, 16)&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ecular systems biology&lt;/secondary-title&gt;&lt;/titles&gt;&lt;periodical&gt;&lt;full-title&gt;Molecular systems biology&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527E8D">
        <w:rPr>
          <w:noProof/>
          <w:color w:val="000000"/>
        </w:rPr>
        <w:t>(15, 16)</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lastRenderedPageBreak/>
        <w:t xml:space="preserve">are </w:t>
      </w:r>
      <w:r w:rsidR="00A8301D">
        <w:rPr>
          <w:color w:val="000000"/>
        </w:rPr>
        <w:t xml:space="preserve">likely to be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050316">
        <w:rPr>
          <w:color w:val="000000"/>
        </w:rPr>
        <w:instrText xml:space="preserve"> ADDIN EN.CITE &lt;EndNote&gt;&lt;Cite&gt;&lt;Author&gt;Sears&lt;/Author&gt;&lt;Year&gt;2009&lt;/Year&gt;&lt;RecNum&gt;16&lt;/RecNum&gt;&lt;DisplayText&gt;(17)&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eedings of the National Academy of Sciences&lt;/secondary-title&gt;&lt;/titles&gt;&lt;periodical&gt;&lt;full-title&gt;Proceedings of the National Academy of Sciences&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050316">
        <w:rPr>
          <w:noProof/>
          <w:color w:val="000000"/>
        </w:rPr>
        <w:t>(17)</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97410C">
        <w:rPr>
          <w:color w:val="000000"/>
        </w:rPr>
        <w:instrText xml:space="preserve"> ADDIN EN.CITE &lt;EndNote&gt;&lt;Cite&gt;&lt;Author&gt;Giebelstein&lt;/Author&gt;&lt;Year&gt;2012&lt;/Year&gt;&lt;RecNum&gt;17&lt;/RecNum&gt;&lt;DisplayText&gt;(18)&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97410C">
        <w:rPr>
          <w:noProof/>
          <w:color w:val="000000"/>
        </w:rPr>
        <w:t>(18)</w:t>
      </w:r>
      <w:r w:rsidR="0097410C">
        <w:rPr>
          <w:color w:val="000000"/>
        </w:rPr>
        <w:fldChar w:fldCharType="end"/>
      </w:r>
      <w:r w:rsidR="0097410C">
        <w:rPr>
          <w:color w:val="000000"/>
        </w:rPr>
        <w:t>.</w:t>
      </w:r>
      <w:r w:rsidR="00780026">
        <w:rPr>
          <w:color w:val="000000"/>
        </w:rPr>
        <w:t xml:space="preserve"> </w:t>
      </w:r>
    </w:p>
    <w:p w14:paraId="166F4DA6" w14:textId="755E989E"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8E0F6D">
        <w:rPr>
          <w:color w:val="ED7D31" w:themeColor="accent2"/>
        </w:rPr>
        <w:t>pathway level</w:t>
      </w:r>
      <w:r w:rsidR="00B57684" w:rsidRPr="00B6006E">
        <w:t>.</w:t>
      </w:r>
      <w:r w:rsidR="00EC77F7">
        <w:t xml:space="preserve"> 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insulin sensitive and insulin resistant groups and that these differences will be able to explain some of the biological characteristics of each group. </w:t>
      </w:r>
    </w:p>
    <w:p w14:paraId="01767D39" w14:textId="6AA766B5"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A37D35">
        <w:rPr>
          <w:color w:val="000000"/>
        </w:rPr>
        <w:instrText xml:space="preserve"> ADDIN EN.CITE &lt;EndNote&gt;&lt;Cite&gt;&lt;Author&gt;Integrative&lt;/Author&gt;&lt;Year&gt;2014&lt;/Year&gt;&lt;RecNum&gt;18&lt;/RecNum&gt;&lt;DisplayText&gt;(19)&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A37D35">
        <w:rPr>
          <w:noProof/>
          <w:color w:val="000000"/>
        </w:rPr>
        <w:t>(19)</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 2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commentRangeStart w:id="8"/>
      <w:r w:rsidR="00460573">
        <w:rPr>
          <w:color w:val="000000"/>
        </w:rPr>
        <w:t xml:space="preserve">Operational Taxonomic Units </w:t>
      </w:r>
      <w:commentRangeEnd w:id="8"/>
      <w:r w:rsidR="00460573">
        <w:rPr>
          <w:rStyle w:val="CommentReference"/>
          <w:rFonts w:asciiTheme="minorHAnsi" w:eastAsiaTheme="minorHAnsi" w:hAnsiTheme="minorHAnsi" w:cstheme="minorBidi"/>
          <w:lang w:eastAsia="en-US"/>
        </w:rPr>
        <w:commentReference w:id="8"/>
      </w:r>
      <w:r w:rsidR="00460573">
        <w:rPr>
          <w:color w:val="000000"/>
        </w:rPr>
        <w:t>(OTUs)</w:t>
      </w:r>
      <w:r w:rsidR="00225D2F">
        <w:rPr>
          <w:color w:val="000000"/>
        </w:rPr>
        <w:t xml:space="preserve"> contribute most to this separation.</w:t>
      </w:r>
      <w:r w:rsidR="003356EC">
        <w:rPr>
          <w:color w:val="000000"/>
        </w:rPr>
        <w:t xml:space="preserve"> </w:t>
      </w:r>
      <w:r w:rsidR="003356EC" w:rsidRPr="00422C34">
        <w:rPr>
          <w:color w:val="FF0000"/>
        </w:rPr>
        <w:t xml:space="preserve">Finally, microbes and metabolites </w:t>
      </w:r>
      <w:r w:rsidR="00AF10B1" w:rsidRPr="00422C34">
        <w:rPr>
          <w:color w:val="FF0000"/>
        </w:rPr>
        <w:t xml:space="preserve">likely </w:t>
      </w:r>
      <w:r w:rsidR="005329DF" w:rsidRPr="00422C34">
        <w:rPr>
          <w:color w:val="FF0000"/>
        </w:rPr>
        <w:t xml:space="preserve">to explain the covariation between the </w:t>
      </w:r>
      <w:r w:rsidR="00A269AF" w:rsidRPr="00422C34">
        <w:rPr>
          <w:color w:val="FF0000"/>
        </w:rPr>
        <w:t xml:space="preserve">metabolomic and metagenomic datasets were identified. </w:t>
      </w:r>
    </w:p>
    <w:p w14:paraId="7F50671D" w14:textId="77777777" w:rsidR="00B6006E" w:rsidRPr="00B6006E" w:rsidRDefault="00B6006E" w:rsidP="00D04A98">
      <w:pPr>
        <w:pStyle w:val="NormalWeb"/>
        <w:spacing w:before="0" w:beforeAutospacing="0" w:after="0" w:afterAutospacing="0" w:line="360" w:lineRule="auto"/>
        <w:jc w:val="both"/>
      </w:pPr>
    </w:p>
    <w:p w14:paraId="2B66F51D" w14:textId="56656E0B" w:rsidR="00393F76" w:rsidRPr="00522C85" w:rsidRDefault="00393F76" w:rsidP="00393F76">
      <w:pPr>
        <w:spacing w:before="360" w:line="360" w:lineRule="auto"/>
        <w:jc w:val="both"/>
        <w:outlineLvl w:val="1"/>
        <w:rPr>
          <w:rFonts w:ascii="Times New Roman" w:eastAsia="Times New Roman" w:hAnsi="Times New Roman" w:cs="Times New Roman"/>
          <w:sz w:val="36"/>
          <w:szCs w:val="36"/>
          <w:lang w:eastAsia="en-GB"/>
        </w:rPr>
      </w:pPr>
      <w:bookmarkStart w:id="9" w:name="_Toc44088852"/>
      <w:r w:rsidRPr="00AB7B0F">
        <w:rPr>
          <w:rStyle w:val="Heading2Char"/>
          <w:rFonts w:eastAsiaTheme="minorHAnsi"/>
          <w:sz w:val="24"/>
          <w:szCs w:val="24"/>
          <w:u w:val="single"/>
        </w:rPr>
        <w:t>Materials and Methods</w:t>
      </w:r>
      <w:bookmarkEnd w:id="9"/>
      <w:r w:rsidR="00522C85">
        <w:rPr>
          <w:rStyle w:val="Heading2Char"/>
          <w:rFonts w:eastAsiaTheme="minorHAnsi"/>
          <w:b w:val="0"/>
          <w:bCs w:val="0"/>
          <w:sz w:val="24"/>
          <w:szCs w:val="24"/>
        </w:rPr>
        <w:t xml:space="preserve"> </w:t>
      </w:r>
    </w:p>
    <w:p w14:paraId="27D62C08" w14:textId="13BA7B11" w:rsidR="00393F76" w:rsidRDefault="00393F76" w:rsidP="00393F76">
      <w:pPr>
        <w:pStyle w:val="Heading3"/>
        <w:spacing w:line="360" w:lineRule="auto"/>
        <w:jc w:val="both"/>
        <w:rPr>
          <w:rFonts w:ascii="Times New Roman" w:eastAsia="Times New Roman" w:hAnsi="Times New Roman" w:cs="Times New Roman"/>
          <w:i/>
          <w:iCs/>
          <w:color w:val="auto"/>
          <w:u w:val="single"/>
          <w:lang w:eastAsia="en-GB"/>
        </w:rPr>
      </w:pPr>
      <w:bookmarkStart w:id="10" w:name="_Toc44088853"/>
      <w:r w:rsidRPr="00AB7B0F">
        <w:rPr>
          <w:rFonts w:ascii="Times New Roman" w:eastAsia="Times New Roman" w:hAnsi="Times New Roman" w:cs="Times New Roman"/>
          <w:i/>
          <w:iCs/>
          <w:color w:val="auto"/>
          <w:u w:val="single"/>
          <w:lang w:eastAsia="en-GB"/>
        </w:rPr>
        <w:t>Patient data</w:t>
      </w:r>
      <w:bookmarkEnd w:id="10"/>
    </w:p>
    <w:p w14:paraId="740FE68E" w14:textId="2C4EC616" w:rsidR="00A16D47" w:rsidRPr="00A16D47" w:rsidRDefault="00A16D47"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acquisition</w:t>
      </w:r>
    </w:p>
    <w:p w14:paraId="7732ECCA" w14:textId="19061E2D"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BE0132">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19, 20)&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BE0132">
        <w:rPr>
          <w:rFonts w:ascii="Times New Roman" w:eastAsia="Times New Roman" w:hAnsi="Times New Roman" w:cs="Times New Roman"/>
          <w:noProof/>
          <w:color w:val="000000"/>
          <w:sz w:val="24"/>
          <w:szCs w:val="24"/>
          <w:lang w:eastAsia="en-GB"/>
        </w:rPr>
        <w:t>(19, 20)</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2"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proofErr w:type="spellStart"/>
      <w:r w:rsidRPr="006B178A">
        <w:rPr>
          <w:rFonts w:ascii="Times New Roman" w:eastAsia="Times New Roman" w:hAnsi="Times New Roman" w:cs="Times New Roman"/>
          <w:color w:val="000000"/>
          <w:sz w:val="24"/>
          <w:szCs w:val="24"/>
          <w:lang w:eastAsia="en-GB"/>
        </w:rPr>
        <w:t>iHMP’s</w:t>
      </w:r>
      <w:proofErr w:type="spellEnd"/>
      <w:r w:rsidRPr="006B178A">
        <w:rPr>
          <w:rFonts w:ascii="Times New Roman" w:eastAsia="Times New Roman" w:hAnsi="Times New Roman" w:cs="Times New Roman"/>
          <w:color w:val="000000"/>
          <w:sz w:val="24"/>
          <w:szCs w:val="24"/>
          <w:lang w:eastAsia="en-GB"/>
        </w:rPr>
        <w:t xml:space="preserve"> T2DM project </w:t>
      </w:r>
      <w:r>
        <w:rPr>
          <w:rFonts w:ascii="Times New Roman" w:eastAsia="Times New Roman" w:hAnsi="Times New Roman" w:cs="Times New Roman"/>
          <w:color w:val="000000"/>
          <w:sz w:val="24"/>
          <w:szCs w:val="24"/>
          <w:lang w:eastAsia="en-GB"/>
        </w:rPr>
        <w:t xml:space="preserve">is </w:t>
      </w:r>
      <w:r>
        <w:rPr>
          <w:rFonts w:ascii="Times New Roman" w:eastAsia="Times New Roman" w:hAnsi="Times New Roman" w:cs="Times New Roman"/>
          <w:color w:val="000000"/>
          <w:sz w:val="24"/>
          <w:szCs w:val="24"/>
          <w:lang w:eastAsia="en-GB"/>
        </w:rPr>
        <w:lastRenderedPageBreak/>
        <w:t>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xml:space="preserve">) measurements, race, age, gender, classification as either </w:t>
      </w:r>
      <w:r w:rsidR="006424B3">
        <w:rPr>
          <w:rFonts w:ascii="Times New Roman" w:eastAsia="Times New Roman" w:hAnsi="Times New Roman" w:cs="Times New Roman"/>
          <w:color w:val="000000"/>
          <w:sz w:val="24"/>
          <w:szCs w:val="24"/>
          <w:lang w:eastAsia="en-GB"/>
        </w:rPr>
        <w:t>insulin resistant (IR)</w:t>
      </w:r>
      <w:r w:rsidRPr="00AB7B0F">
        <w:rPr>
          <w:rFonts w:ascii="Times New Roman" w:eastAsia="Times New Roman" w:hAnsi="Times New Roman" w:cs="Times New Roman"/>
          <w:color w:val="000000"/>
          <w:sz w:val="24"/>
          <w:szCs w:val="24"/>
          <w:lang w:eastAsia="en-GB"/>
        </w:rPr>
        <w:t xml:space="preserve"> or </w:t>
      </w:r>
      <w:r w:rsidR="006424B3">
        <w:rPr>
          <w:rFonts w:ascii="Times New Roman" w:eastAsia="Times New Roman" w:hAnsi="Times New Roman" w:cs="Times New Roman"/>
          <w:color w:val="000000"/>
          <w:sz w:val="24"/>
          <w:szCs w:val="24"/>
          <w:lang w:eastAsia="en-GB"/>
        </w:rPr>
        <w:t>insulin sensitive (</w:t>
      </w:r>
      <w:r w:rsidRPr="00AB7B0F">
        <w:rPr>
          <w:rFonts w:ascii="Times New Roman" w:eastAsia="Times New Roman" w:hAnsi="Times New Roman" w:cs="Times New Roman"/>
          <w:color w:val="000000"/>
          <w:sz w:val="24"/>
          <w:szCs w:val="24"/>
          <w:lang w:eastAsia="en-GB"/>
        </w:rPr>
        <w:t>IS</w:t>
      </w:r>
      <w:r w:rsidR="006424B3">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 and BMI. Subjects were classified as either IR or IS based on their SSPG measurement: a SSPG &lt; 150 mg/dl was </w:t>
      </w:r>
      <w:r>
        <w:rPr>
          <w:rFonts w:ascii="Times New Roman" w:eastAsia="Times New Roman" w:hAnsi="Times New Roman" w:cs="Times New Roman"/>
          <w:color w:val="000000"/>
          <w:sz w:val="24"/>
          <w:szCs w:val="24"/>
          <w:lang w:eastAsia="en-GB"/>
        </w:rPr>
        <w:t>considered as</w:t>
      </w:r>
      <w:r w:rsidRPr="00AB7B0F">
        <w:rPr>
          <w:rFonts w:ascii="Times New Roman" w:eastAsia="Times New Roman" w:hAnsi="Times New Roman" w:cs="Times New Roman"/>
          <w:color w:val="000000"/>
          <w:sz w:val="24"/>
          <w:szCs w:val="24"/>
          <w:lang w:eastAsia="en-GB"/>
        </w:rPr>
        <w:t xml:space="preserve"> insulin-sensitive and a SSPG ≥ 150 mg/dl, insulin resistant.</w:t>
      </w:r>
    </w:p>
    <w:p w14:paraId="6F9CAAB6" w14:textId="59EB7707"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host metabolome (involving microbial metabolites)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94326D">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1)&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94326D">
        <w:rPr>
          <w:rFonts w:ascii="Times New Roman" w:eastAsia="Times New Roman" w:hAnsi="Times New Roman" w:cs="Times New Roman"/>
          <w:noProof/>
          <w:color w:val="000000"/>
          <w:sz w:val="24"/>
          <w:szCs w:val="24"/>
          <w:lang w:eastAsia="en-GB"/>
        </w:rPr>
        <w:t>(21)</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230672">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2)&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contributors&gt;&lt;titles&gt;&lt;title&gt;LC-MS untargeted analysis&lt;/title&gt;&lt;secondary-title&gt;Metabolic Profiling&lt;/secondary-title&gt;&lt;/titles&gt;&lt;pages&gt;99-116&lt;/pages&gt;&lt;dates&gt;&lt;year&gt;2018&lt;/year&gt;&lt;/dates&gt;&lt;publisher&gt;Springer&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30672">
        <w:rPr>
          <w:rFonts w:ascii="Times New Roman" w:eastAsia="Times New Roman" w:hAnsi="Times New Roman" w:cs="Times New Roman"/>
          <w:noProof/>
          <w:color w:val="000000"/>
          <w:sz w:val="24"/>
          <w:szCs w:val="24"/>
          <w:lang w:eastAsia="en-GB"/>
        </w:rPr>
        <w:t>(22)</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FF4936">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3)&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FF4936">
        <w:rPr>
          <w:rFonts w:ascii="Times New Roman" w:eastAsia="Times New Roman" w:hAnsi="Times New Roman" w:cs="Times New Roman"/>
          <w:noProof/>
          <w:color w:val="000000"/>
          <w:sz w:val="24"/>
          <w:szCs w:val="24"/>
          <w:lang w:eastAsia="en-GB"/>
        </w:rPr>
        <w:t>(23)</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048FCD9D" wp14:editId="06C96BBD">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6053" cy="3941722"/>
                    </a:xfrm>
                    <a:prstGeom prst="rect">
                      <a:avLst/>
                    </a:prstGeom>
                  </pic:spPr>
                </pic:pic>
              </a:graphicData>
            </a:graphic>
          </wp:inline>
        </w:drawing>
      </w:r>
    </w:p>
    <w:p w14:paraId="3C04DD99" w14:textId="090EB771"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is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7BC350FA" w:rsidR="00A16D47" w:rsidRPr="00A16D47" w:rsidRDefault="00A16D47"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lastRenderedPageBreak/>
        <w:t xml:space="preserve">Pre-processing of </w:t>
      </w:r>
      <w:r w:rsidR="00BB3CBF">
        <w:rPr>
          <w:rFonts w:ascii="Times New Roman" w:eastAsia="Times New Roman" w:hAnsi="Times New Roman" w:cs="Times New Roman"/>
          <w:color w:val="auto"/>
          <w:sz w:val="24"/>
          <w:szCs w:val="24"/>
          <w:lang w:eastAsia="en-GB"/>
        </w:rPr>
        <w:t>subject</w:t>
      </w:r>
      <w:r>
        <w:rPr>
          <w:rFonts w:ascii="Times New Roman" w:eastAsia="Times New Roman" w:hAnsi="Times New Roman" w:cs="Times New Roman"/>
          <w:color w:val="auto"/>
          <w:sz w:val="24"/>
          <w:szCs w:val="24"/>
          <w:lang w:eastAsia="en-GB"/>
        </w:rPr>
        <w:t xml:space="preserve"> data</w:t>
      </w:r>
    </w:p>
    <w:p w14:paraId="6BF8E072" w14:textId="4B76C20D"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downloaded from the 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00777943" w:rsidR="008C5553" w:rsidRPr="008C5553" w:rsidRDefault="008C5553" w:rsidP="008C5553">
      <w:pPr>
        <w:pStyle w:val="Heading3"/>
        <w:spacing w:line="360" w:lineRule="auto"/>
        <w:jc w:val="both"/>
        <w:rPr>
          <w:rFonts w:ascii="Times New Roman" w:eastAsia="Times New Roman" w:hAnsi="Times New Roman" w:cs="Times New Roman"/>
          <w:i/>
          <w:iCs/>
          <w:color w:val="auto"/>
          <w:u w:val="single"/>
          <w:lang w:eastAsia="en-GB"/>
        </w:rPr>
      </w:pPr>
      <w:bookmarkStart w:id="11" w:name="_Toc44088854"/>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1"/>
    </w:p>
    <w:p w14:paraId="67ED0DA8" w14:textId="75BEFA39" w:rsidR="002A2224" w:rsidRPr="00AB7B0F" w:rsidRDefault="002A2224"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2FB6EA4C"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B07C37">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4)&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B07C37">
        <w:rPr>
          <w:rFonts w:ascii="Times New Roman" w:eastAsia="Times New Roman" w:hAnsi="Times New Roman" w:cs="Times New Roman"/>
          <w:noProof/>
          <w:color w:val="000000"/>
          <w:sz w:val="24"/>
          <w:szCs w:val="24"/>
          <w:lang w:eastAsia="en-GB"/>
        </w:rPr>
        <w:t>(24)</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D41B3B">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5)&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D41B3B">
        <w:rPr>
          <w:rFonts w:ascii="Times New Roman" w:eastAsia="Times New Roman" w:hAnsi="Times New Roman" w:cs="Times New Roman"/>
          <w:noProof/>
          <w:color w:val="000000"/>
          <w:sz w:val="24"/>
          <w:szCs w:val="24"/>
          <w:lang w:eastAsia="en-GB"/>
        </w:rPr>
        <w:t>(25)</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F70DA16"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metagenomic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5BEEFBFB"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Appendix 2</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A large spread of samples </w:t>
      </w:r>
      <w:r w:rsidR="00AB0247">
        <w:rPr>
          <w:rFonts w:ascii="Times New Roman" w:eastAsia="Times New Roman" w:hAnsi="Times New Roman" w:cs="Times New Roman"/>
          <w:color w:val="000000"/>
          <w:sz w:val="24"/>
          <w:szCs w:val="24"/>
          <w:lang w:eastAsia="en-GB"/>
        </w:rPr>
        <w:t xml:space="preserve">was seen to be </w:t>
      </w:r>
      <w:r w:rsidR="00AB0247"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genomic data. </w:t>
      </w:r>
    </w:p>
    <w:p w14:paraId="3DFF2F22" w14:textId="0B8D2E9C"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w:t>
      </w:r>
      <w:r w:rsidR="009D7AF0" w:rsidRPr="00E1644B">
        <w:rPr>
          <w:rFonts w:ascii="Times New Roman" w:eastAsia="Times New Roman" w:hAnsi="Times New Roman" w:cs="Times New Roman"/>
          <w:color w:val="FF0000"/>
          <w:sz w:val="24"/>
          <w:szCs w:val="24"/>
          <w:lang w:eastAsia="en-GB"/>
        </w:rPr>
        <w:t xml:space="preserve">, with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for whom family and genus were specified being consider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 xml:space="preserve">threshold was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t>phyloseq</w:t>
      </w:r>
      <w:proofErr w:type="spellEnd"/>
      <w:r w:rsidR="00A41564" w:rsidRPr="00AB7B0F">
        <w:rPr>
          <w:rFonts w:ascii="Times New Roman" w:eastAsia="Times New Roman" w:hAnsi="Times New Roman" w:cs="Times New Roman"/>
          <w:color w:val="FF0000"/>
          <w:sz w:val="24"/>
          <w:szCs w:val="24"/>
          <w:lang w:eastAsia="en-GB"/>
        </w:rPr>
        <w:t xml:space="preserve"> object </w:t>
      </w:r>
      <w:r w:rsidR="00A41564" w:rsidRPr="00AB7B0F">
        <w:rPr>
          <w:rFonts w:ascii="Times New Roman" w:eastAsia="Times New Roman" w:hAnsi="Times New Roman" w:cs="Times New Roman"/>
          <w:color w:val="FF0000"/>
          <w:sz w:val="24"/>
          <w:szCs w:val="24"/>
          <w:lang w:eastAsia="en-GB"/>
        </w:rPr>
        <w:lastRenderedPageBreak/>
        <w:t>in order to prevent filtering of taxa that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77777777" w:rsidR="00182160" w:rsidRPr="00182160" w:rsidRDefault="00182160" w:rsidP="00182160">
      <w:pPr>
        <w:pStyle w:val="Heading4"/>
        <w:rPr>
          <w:rFonts w:ascii="Times New Roman" w:eastAsia="Times New Roman" w:hAnsi="Times New Roman" w:cs="Times New Roman"/>
          <w:color w:val="auto"/>
          <w:sz w:val="24"/>
          <w:szCs w:val="24"/>
          <w:lang w:eastAsia="en-GB"/>
        </w:rPr>
      </w:pPr>
      <w:r w:rsidRPr="00182160">
        <w:rPr>
          <w:rFonts w:ascii="Times New Roman" w:eastAsia="Times New Roman" w:hAnsi="Times New Roman" w:cs="Times New Roman"/>
          <w:color w:val="auto"/>
          <w:sz w:val="24"/>
          <w:szCs w:val="24"/>
          <w:lang w:eastAsia="en-GB"/>
        </w:rPr>
        <w:t>Statistical analysis of the metagenomic data</w:t>
      </w:r>
    </w:p>
    <w:p w14:paraId="55F6ADFD" w14:textId="646AD20D" w:rsidR="00182160" w:rsidRPr="00001DCC" w:rsidRDefault="00182160" w:rsidP="00182160">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R pac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w:t>
      </w:r>
      <w:r w:rsidR="006D34C8">
        <w:rPr>
          <w:rFonts w:ascii="Times New Roman" w:hAnsi="Times New Roman" w:cs="Times New Roman"/>
          <w:color w:val="FF0000"/>
          <w:sz w:val="24"/>
          <w:szCs w:val="24"/>
        </w:rPr>
        <w:t>a significant difference in the</w:t>
      </w:r>
      <w:r w:rsidRPr="00AB7B0F">
        <w:rPr>
          <w:rFonts w:ascii="Times New Roman" w:hAnsi="Times New Roman" w:cs="Times New Roman"/>
          <w:color w:val="FF0000"/>
          <w:sz w:val="24"/>
          <w:szCs w:val="24"/>
        </w:rPr>
        <w:t xml:space="preserve"> variance </w:t>
      </w:r>
      <w:r>
        <w:rPr>
          <w:rFonts w:ascii="Times New Roman" w:hAnsi="Times New Roman" w:cs="Times New Roman"/>
          <w:color w:val="FF0000"/>
          <w:sz w:val="24"/>
          <w:szCs w:val="24"/>
        </w:rPr>
        <w:t>o</w:t>
      </w:r>
      <w:r w:rsidRPr="00AB7B0F">
        <w:rPr>
          <w:rFonts w:ascii="Times New Roman" w:hAnsi="Times New Roman" w:cs="Times New Roman"/>
          <w:color w:val="FF0000"/>
          <w:sz w:val="24"/>
          <w:szCs w:val="24"/>
        </w:rPr>
        <w:t xml:space="preserve">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B37D9F">
        <w:rPr>
          <w:rFonts w:ascii="Times New Roman" w:hAnsi="Times New Roman" w:cs="Times New Roman"/>
          <w:sz w:val="24"/>
          <w:szCs w:val="24"/>
        </w:rPr>
        <w:instrText xml:space="preserve"> ADDIN EN.CITE &lt;EndNote&gt;&lt;Cite&gt;&lt;Author&gt;Oksanen&lt;/Author&gt;&lt;Year&gt;2019&lt;/Year&gt;&lt;RecNum&gt;26&lt;/RecNum&gt;&lt;DisplayText&gt;(26)&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B37D9F">
        <w:rPr>
          <w:rFonts w:ascii="Times New Roman" w:hAnsi="Times New Roman" w:cs="Times New Roman"/>
          <w:noProof/>
          <w:sz w:val="24"/>
          <w:szCs w:val="24"/>
        </w:rPr>
        <w:t>(26)</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149AC236" w:rsidR="00D22B0D" w:rsidRDefault="00182160" w:rsidP="007D781C">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Finally, in order to examine which taxa were more and less abundant in each group, box plots for each phylum illustrating the mean abundances </w:t>
      </w:r>
      <w:r>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Pr>
          <w:rFonts w:ascii="Times New Roman" w:eastAsia="Times New Roman" w:hAnsi="Times New Roman" w:cs="Times New Roman"/>
          <w:color w:val="000000"/>
          <w:sz w:val="24"/>
          <w:szCs w:val="24"/>
          <w:lang w:eastAsia="en-GB"/>
        </w:rPr>
        <w:t xml:space="preserve"> 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77A56433" w:rsidR="00A86316" w:rsidRPr="008C5553" w:rsidRDefault="00A86316" w:rsidP="00A86316">
      <w:pPr>
        <w:pStyle w:val="Heading3"/>
        <w:spacing w:line="360" w:lineRule="auto"/>
        <w:jc w:val="both"/>
        <w:rPr>
          <w:rFonts w:ascii="Times New Roman" w:eastAsia="Times New Roman" w:hAnsi="Times New Roman" w:cs="Times New Roman"/>
          <w:i/>
          <w:iCs/>
          <w:color w:val="auto"/>
          <w:u w:val="single"/>
          <w:lang w:eastAsia="en-GB"/>
        </w:rPr>
      </w:pPr>
      <w:bookmarkStart w:id="12" w:name="_Toc44088855"/>
      <w:r>
        <w:rPr>
          <w:rFonts w:ascii="Times New Roman" w:eastAsia="Times New Roman" w:hAnsi="Times New Roman" w:cs="Times New Roman"/>
          <w:i/>
          <w:iCs/>
          <w:color w:val="auto"/>
          <w:u w:val="single"/>
          <w:lang w:eastAsia="en-GB"/>
        </w:rPr>
        <w:t>Metabolomic data</w:t>
      </w:r>
      <w:bookmarkEnd w:id="12"/>
    </w:p>
    <w:p w14:paraId="55109CFB" w14:textId="55FB47FB" w:rsidR="00672A52" w:rsidRPr="00AB7B0F" w:rsidRDefault="00672A52"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Data pre-processing of the metabolomic data </w:t>
      </w:r>
    </w:p>
    <w:p w14:paraId="4F47829D" w14:textId="67B1D9C1"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CC3101">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27)&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CC3101">
        <w:rPr>
          <w:rFonts w:ascii="Times New Roman" w:eastAsia="Times New Roman" w:hAnsi="Times New Roman" w:cs="Times New Roman"/>
          <w:noProof/>
          <w:color w:val="000000"/>
          <w:sz w:val="24"/>
          <w:szCs w:val="24"/>
          <w:lang w:eastAsia="en-GB"/>
        </w:rPr>
        <w:t>(27)</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to identify </w:t>
      </w:r>
      <w:r w:rsidR="00865396" w:rsidRPr="00AB7B0F">
        <w:rPr>
          <w:rFonts w:ascii="Times New Roman" w:eastAsia="Times New Roman" w:hAnsi="Times New Roman" w:cs="Times New Roman"/>
          <w:color w:val="000000"/>
          <w:sz w:val="24"/>
          <w:szCs w:val="24"/>
          <w:lang w:eastAsia="en-GB"/>
        </w:rPr>
        <w:t>metabolite</w:t>
      </w:r>
      <w:r w:rsidR="00865396">
        <w:rPr>
          <w:rFonts w:ascii="Times New Roman" w:eastAsia="Times New Roman" w:hAnsi="Times New Roman" w:cs="Times New Roman"/>
          <w:color w:val="000000"/>
          <w:sz w:val="24"/>
          <w:szCs w:val="24"/>
          <w:lang w:eastAsia="en-GB"/>
        </w:rPr>
        <w:t>s</w:t>
      </w:r>
      <w:r w:rsidR="00865396" w:rsidRPr="00AB7B0F">
        <w:rPr>
          <w:rFonts w:ascii="Times New Roman" w:eastAsia="Times New Roman" w:hAnsi="Times New Roman" w:cs="Times New Roman"/>
          <w:color w:val="000000"/>
          <w:sz w:val="24"/>
          <w:szCs w:val="24"/>
          <w:lang w:eastAsia="en-GB"/>
        </w:rPr>
        <w:t xml:space="preserve"> </w:t>
      </w:r>
      <w:r w:rsidR="00865396">
        <w:rPr>
          <w:rFonts w:ascii="Times New Roman" w:eastAsia="Times New Roman" w:hAnsi="Times New Roman" w:cs="Times New Roman"/>
          <w:color w:val="000000"/>
          <w:sz w:val="24"/>
          <w:szCs w:val="24"/>
          <w:lang w:eastAsia="en-GB"/>
        </w:rPr>
        <w:t xml:space="preserve">whose </w:t>
      </w:r>
      <w:r w:rsidR="00865396" w:rsidRPr="00AB7B0F">
        <w:rPr>
          <w:rFonts w:ascii="Times New Roman" w:eastAsia="Times New Roman" w:hAnsi="Times New Roman" w:cs="Times New Roman"/>
          <w:color w:val="000000"/>
          <w:sz w:val="24"/>
          <w:szCs w:val="24"/>
          <w:lang w:eastAsia="en-GB"/>
        </w:rPr>
        <w:t xml:space="preserve">abundances were significantly different between the IR and IS </w:t>
      </w:r>
      <w:r w:rsidR="00303776">
        <w:rPr>
          <w:rFonts w:ascii="Times New Roman" w:eastAsia="Times New Roman" w:hAnsi="Times New Roman" w:cs="Times New Roman"/>
          <w:color w:val="000000"/>
          <w:sz w:val="24"/>
          <w:szCs w:val="24"/>
          <w:lang w:eastAsia="en-GB"/>
        </w:rPr>
        <w:t>condition via application of a</w:t>
      </w:r>
      <w:r w:rsidR="00CC3C7F">
        <w:rPr>
          <w:rFonts w:ascii="Times New Roman" w:eastAsia="Times New Roman" w:hAnsi="Times New Roman" w:cs="Times New Roman"/>
          <w:color w:val="000000"/>
          <w:sz w:val="24"/>
          <w:szCs w:val="24"/>
          <w:lang w:eastAsia="en-GB"/>
        </w:rPr>
        <w:t xml:space="preserve"> differential analysis (DA).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7A0289">
        <w:rPr>
          <w:rFonts w:ascii="Times New Roman" w:hAnsi="Times New Roman" w:cs="Times New Roman"/>
          <w:sz w:val="24"/>
          <w:szCs w:val="24"/>
        </w:rPr>
        <w:instrText xml:space="preserve"> ADDIN EN.CITE &lt;EndNote&gt;&lt;Cite&gt;&lt;Author&gt;Mock&lt;/Author&gt;&lt;Year&gt;2018&lt;/Year&gt;&lt;RecNum&gt;28&lt;/RecNum&gt;&lt;DisplayText&gt;(28)&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7A0289">
        <w:rPr>
          <w:rFonts w:ascii="Times New Roman" w:hAnsi="Times New Roman" w:cs="Times New Roman"/>
          <w:noProof/>
          <w:sz w:val="24"/>
          <w:szCs w:val="24"/>
        </w:rPr>
        <w:t>(28)</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77777777" w:rsidR="003F7E47" w:rsidRPr="00AB7B0F" w:rsidRDefault="003F7E47"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lastRenderedPageBreak/>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77777777" w:rsidR="009F688A" w:rsidRPr="008C5553" w:rsidRDefault="009F688A" w:rsidP="009F688A">
      <w:pPr>
        <w:pStyle w:val="Heading3"/>
        <w:spacing w:line="360" w:lineRule="auto"/>
        <w:jc w:val="both"/>
        <w:rPr>
          <w:rFonts w:ascii="Times New Roman" w:eastAsia="Times New Roman" w:hAnsi="Times New Roman" w:cs="Times New Roman"/>
          <w:i/>
          <w:iCs/>
          <w:color w:val="auto"/>
          <w:u w:val="single"/>
          <w:lang w:eastAsia="en-GB"/>
        </w:rPr>
      </w:pPr>
      <w:bookmarkStart w:id="13" w:name="_Toc44088856"/>
      <w:r>
        <w:rPr>
          <w:rFonts w:ascii="Times New Roman" w:eastAsia="Times New Roman" w:hAnsi="Times New Roman" w:cs="Times New Roman"/>
          <w:i/>
          <w:iCs/>
          <w:color w:val="auto"/>
          <w:u w:val="single"/>
          <w:lang w:eastAsia="en-GB"/>
        </w:rPr>
        <w:t>Proteomic data</w:t>
      </w:r>
      <w:bookmarkEnd w:id="13"/>
    </w:p>
    <w:p w14:paraId="2A191DBA" w14:textId="77777777" w:rsidR="009F688A" w:rsidRPr="00AB7B0F" w:rsidRDefault="009F688A"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 of the proteomic data</w:t>
      </w:r>
    </w:p>
    <w:p w14:paraId="209633F3" w14:textId="1C459EF1" w:rsidR="009F688A" w:rsidRDefault="00EA4197"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Lik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9955506"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CA342F">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29)&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CA342F">
        <w:rPr>
          <w:rFonts w:ascii="Times New Roman" w:eastAsia="Times New Roman" w:hAnsi="Times New Roman" w:cs="Times New Roman"/>
          <w:noProof/>
          <w:sz w:val="24"/>
          <w:szCs w:val="24"/>
          <w:lang w:eastAsia="en-GB"/>
        </w:rPr>
        <w:t>(29)</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77777777" w:rsidR="009F688A" w:rsidRPr="00AB7B0F" w:rsidRDefault="009F688A"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ifferential analysis of the proteomic data</w:t>
      </w:r>
    </w:p>
    <w:p w14:paraId="5117616B" w14:textId="4FC51322" w:rsidR="009F688A" w:rsidRDefault="00D37257" w:rsidP="00672A52">
      <w:pPr>
        <w:spacing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 xml:space="preserve">DA of the proteomic data </w:t>
      </w:r>
      <w:r w:rsidR="009B59B5">
        <w:rPr>
          <w:rFonts w:ascii="Times New Roman" w:hAnsi="Times New Roman" w:cs="Times New Roman"/>
          <w:sz w:val="24"/>
          <w:szCs w:val="24"/>
          <w:lang w:eastAsia="en-GB"/>
        </w:rPr>
        <w:t xml:space="preserve">in R-3.6.3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EB4D3B">
        <w:rPr>
          <w:rFonts w:ascii="Times New Roman" w:hAnsi="Times New Roman" w:cs="Times New Roman"/>
          <w:color w:val="000000"/>
          <w:sz w:val="24"/>
          <w:szCs w:val="24"/>
        </w:rPr>
        <w:instrText xml:space="preserve"> ADDIN EN.CITE &lt;EndNote&gt;&lt;Cite&gt;&lt;Author&gt;Ritchie&lt;/Author&gt;&lt;Year&gt;2015&lt;/Year&gt;&lt;RecNum&gt;30&lt;/RecNum&gt;&lt;DisplayText&gt;(30)&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EB4D3B">
        <w:rPr>
          <w:rFonts w:ascii="Times New Roman" w:hAnsi="Times New Roman" w:cs="Times New Roman"/>
          <w:noProof/>
          <w:color w:val="000000"/>
          <w:sz w:val="24"/>
          <w:szCs w:val="24"/>
        </w:rPr>
        <w:t>(30)</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9F688A">
      <w:pPr>
        <w:rPr>
          <w:rFonts w:ascii="Times New Roman" w:hAnsi="Times New Roman" w:cs="Times New Roman"/>
          <w:color w:val="000000"/>
          <w:sz w:val="24"/>
          <w:szCs w:val="24"/>
        </w:rPr>
      </w:pPr>
    </w:p>
    <w:p w14:paraId="71B9E4D0" w14:textId="3001B6AB" w:rsidR="00D54256" w:rsidRPr="00AB7B0F" w:rsidRDefault="00CF4DA2" w:rsidP="00D54256">
      <w:pPr>
        <w:pStyle w:val="Heading3"/>
        <w:spacing w:before="0" w:line="360" w:lineRule="auto"/>
        <w:jc w:val="both"/>
        <w:rPr>
          <w:rFonts w:ascii="Times New Roman" w:eastAsia="Times New Roman" w:hAnsi="Times New Roman" w:cs="Times New Roman"/>
          <w:i/>
          <w:iCs/>
          <w:color w:val="auto"/>
          <w:u w:val="single"/>
          <w:lang w:eastAsia="en-GB"/>
        </w:rPr>
      </w:pPr>
      <w:bookmarkStart w:id="14" w:name="_Toc44088857"/>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bookmarkEnd w:id="14"/>
    </w:p>
    <w:p w14:paraId="1300896E" w14:textId="59A6A9F4" w:rsidR="00AF064E" w:rsidRPr="00AF064E" w:rsidRDefault="00AF064E" w:rsidP="00AF064E">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Combined pathway analysis of the metabolomic and proteomic data</w:t>
      </w:r>
    </w:p>
    <w:p w14:paraId="3852F7EB" w14:textId="78D52AD4" w:rsidR="00825AF2" w:rsidRPr="00701255" w:rsidRDefault="00701255" w:rsidP="00701255">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sidR="004F6693">
        <w:rPr>
          <w:rFonts w:ascii="Times New Roman" w:eastAsia="Times New Roman" w:hAnsi="Times New Roman" w:cs="Times New Roman"/>
          <w:sz w:val="24"/>
          <w:szCs w:val="24"/>
          <w:lang w:eastAsia="en-GB"/>
        </w:rPr>
        <w:fldChar w:fldCharType="begin"/>
      </w:r>
      <w:r w:rsidR="004F6693">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1)&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sidR="004F6693">
        <w:rPr>
          <w:rFonts w:ascii="Times New Roman" w:eastAsia="Times New Roman" w:hAnsi="Times New Roman" w:cs="Times New Roman"/>
          <w:sz w:val="24"/>
          <w:szCs w:val="24"/>
          <w:lang w:eastAsia="en-GB"/>
        </w:rPr>
        <w:fldChar w:fldCharType="separate"/>
      </w:r>
      <w:r w:rsidR="004F6693">
        <w:rPr>
          <w:rFonts w:ascii="Times New Roman" w:eastAsia="Times New Roman" w:hAnsi="Times New Roman" w:cs="Times New Roman"/>
          <w:noProof/>
          <w:sz w:val="24"/>
          <w:szCs w:val="24"/>
          <w:lang w:eastAsia="en-GB"/>
        </w:rPr>
        <w:t>(31)</w:t>
      </w:r>
      <w:r w:rsidR="004F6693">
        <w:rPr>
          <w:rFonts w:ascii="Times New Roman" w:eastAsia="Times New Roman" w:hAnsi="Times New Roman" w:cs="Times New Roman"/>
          <w:sz w:val="24"/>
          <w:szCs w:val="24"/>
          <w:lang w:eastAsia="en-GB"/>
        </w:rPr>
        <w:fldChar w:fldCharType="end"/>
      </w:r>
      <w:r w:rsidR="004F6693">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sidR="00686704">
        <w:rPr>
          <w:rFonts w:ascii="Times New Roman" w:eastAsia="Times New Roman" w:hAnsi="Times New Roman" w:cs="Times New Roman"/>
          <w:color w:val="000000"/>
          <w:sz w:val="24"/>
          <w:szCs w:val="24"/>
          <w:lang w:eastAsia="en-GB"/>
        </w:rPr>
        <w:fldChar w:fldCharType="begin"/>
      </w:r>
      <w:r w:rsidR="00686704">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2)&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ent protocols in bioinformatics&lt;/secondary-title&gt;&lt;/titles&gt;&lt;periodical&gt;&lt;full-title&gt;Current protocols in bioinformatics&lt;/full-title&gt;&lt;/periodical&gt;&lt;pages&gt;e86&lt;/pages&gt;&lt;volume&gt;68&lt;/volume&gt;&lt;number&gt;1&lt;/number&gt;&lt;dates&gt;&lt;year&gt;2019&lt;/year&gt;&lt;/dates&gt;&lt;isbn&gt;1934-3396&lt;/isbn&gt;&lt;urls&gt;&lt;/urls&gt;&lt;/record&gt;&lt;/Cite&gt;&lt;/EndNote&gt;</w:instrText>
      </w:r>
      <w:r w:rsidR="00686704">
        <w:rPr>
          <w:rFonts w:ascii="Times New Roman" w:eastAsia="Times New Roman" w:hAnsi="Times New Roman" w:cs="Times New Roman"/>
          <w:color w:val="000000"/>
          <w:sz w:val="24"/>
          <w:szCs w:val="24"/>
          <w:lang w:eastAsia="en-GB"/>
        </w:rPr>
        <w:fldChar w:fldCharType="separate"/>
      </w:r>
      <w:r w:rsidR="00686704">
        <w:rPr>
          <w:rFonts w:ascii="Times New Roman" w:eastAsia="Times New Roman" w:hAnsi="Times New Roman" w:cs="Times New Roman"/>
          <w:noProof/>
          <w:color w:val="000000"/>
          <w:sz w:val="24"/>
          <w:szCs w:val="24"/>
          <w:lang w:eastAsia="en-GB"/>
        </w:rPr>
        <w:t>(32)</w:t>
      </w:r>
      <w:r w:rsidR="00686704">
        <w:rPr>
          <w:rFonts w:ascii="Times New Roman" w:eastAsia="Times New Roman" w:hAnsi="Times New Roman" w:cs="Times New Roman"/>
          <w:color w:val="000000"/>
          <w:sz w:val="24"/>
          <w:szCs w:val="24"/>
          <w:lang w:eastAsia="en-GB"/>
        </w:rPr>
        <w:fldChar w:fldCharType="end"/>
      </w:r>
      <w:r w:rsidR="00686704">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 most likely altered biological pathways in the IR subjects compared to the IS subjects to be determined. </w:t>
      </w:r>
    </w:p>
    <w:p w14:paraId="396C20FA" w14:textId="77777777" w:rsidR="00DC1A61" w:rsidRPr="00AB7B0F" w:rsidRDefault="00DC1A61" w:rsidP="00DC1A61">
      <w:pPr>
        <w:pStyle w:val="Heading5"/>
        <w:numPr>
          <w:ilvl w:val="0"/>
          <w:numId w:val="2"/>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 xml:space="preserve">identifiers from </w:t>
      </w:r>
      <w:r w:rsidR="00A74114">
        <w:rPr>
          <w:rFonts w:ascii="Times New Roman" w:eastAsia="Times New Roman" w:hAnsi="Times New Roman" w:cs="Times New Roman"/>
          <w:color w:val="FF9900"/>
          <w:sz w:val="24"/>
          <w:szCs w:val="24"/>
          <w:lang w:eastAsia="en-GB"/>
        </w:rPr>
        <w:t>commonly used</w:t>
      </w:r>
      <w:r w:rsidRPr="00AB7B0F">
        <w:rPr>
          <w:rFonts w:ascii="Times New Roman" w:eastAsia="Times New Roman" w:hAnsi="Times New Roman" w:cs="Times New Roman"/>
          <w:color w:val="FF9900"/>
          <w:sz w:val="24"/>
          <w:szCs w:val="24"/>
          <w:lang w:eastAsia="en-GB"/>
        </w:rPr>
        <w:t xml:space="preserve"> database</w:t>
      </w:r>
      <w:r w:rsidR="00E115B9">
        <w:rPr>
          <w:rFonts w:ascii="Times New Roman" w:eastAsia="Times New Roman" w:hAnsi="Times New Roman" w:cs="Times New Roman"/>
          <w:color w:val="FF9900"/>
          <w:sz w:val="24"/>
          <w:szCs w:val="24"/>
          <w:lang w:eastAsia="en-GB"/>
        </w:rPr>
        <w:t>s</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0428F706" w14:textId="798026EC"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w:t>
      </w:r>
      <w:r w:rsidR="004574A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Furthermore, som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i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then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226E3C">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w:t>
      </w:r>
    </w:p>
    <w:p w14:paraId="3299424D" w14:textId="3B294E4D"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using well-known databases (such as 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190662">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3)&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ence&lt;/secondary-title&gt;&lt;/titles&gt;&lt;periodical&gt;&lt;full-title&gt;Protein Science&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190662">
        <w:rPr>
          <w:rFonts w:ascii="Times New Roman" w:eastAsia="Times New Roman" w:hAnsi="Times New Roman" w:cs="Times New Roman"/>
          <w:noProof/>
          <w:color w:val="000000"/>
          <w:sz w:val="24"/>
          <w:szCs w:val="24"/>
          <w:lang w:eastAsia="en-GB"/>
        </w:rPr>
        <w:t>(33)</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4E09EE">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4)&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4E09EE">
        <w:rPr>
          <w:rFonts w:ascii="Times New Roman" w:eastAsia="Times New Roman" w:hAnsi="Times New Roman" w:cs="Times New Roman"/>
          <w:noProof/>
          <w:color w:val="000000"/>
          <w:sz w:val="24"/>
          <w:szCs w:val="24"/>
          <w:lang w:eastAsia="en-GB"/>
        </w:rPr>
        <w:t>(34)</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226E3C">
        <w:rPr>
          <w:rFonts w:ascii="Times New Roman" w:eastAsia="Times New Roman" w:hAnsi="Times New Roman" w:cs="Times New Roman"/>
          <w:color w:val="000000"/>
          <w:sz w:val="24"/>
          <w:szCs w:val="24"/>
          <w:lang w:eastAsia="en-GB"/>
        </w:rPr>
        <w:t>4</w:t>
      </w:r>
      <w:r w:rsidRPr="00AB7B0F">
        <w:rPr>
          <w:rFonts w:ascii="Times New Roman" w:eastAsia="Times New Roman" w:hAnsi="Times New Roman" w:cs="Times New Roman"/>
          <w:color w:val="000000"/>
          <w:sz w:val="24"/>
          <w:szCs w:val="24"/>
          <w:lang w:eastAsia="en-GB"/>
        </w:rPr>
        <w:t>). </w:t>
      </w:r>
    </w:p>
    <w:p w14:paraId="3C914263" w14:textId="77777777" w:rsidR="008032C3" w:rsidRPr="00AB7B0F" w:rsidRDefault="008032C3" w:rsidP="008032C3">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7E1E9F3A" w:rsidR="008032C3" w:rsidRPr="008B36FF" w:rsidRDefault="001F5CFE" w:rsidP="008032C3">
      <w:pPr>
        <w:pStyle w:val="Heading5"/>
        <w:numPr>
          <w:ilvl w:val="0"/>
          <w:numId w:val="2"/>
        </w:numPr>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Pathway analysis </w:t>
      </w:r>
    </w:p>
    <w:p w14:paraId="12BB52DF" w14:textId="0DE0717C"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15"/>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proofErr w:type="spellStart"/>
      <w:r w:rsidR="00DF6B97">
        <w:rPr>
          <w:rFonts w:ascii="Times New Roman" w:eastAsia="Times New Roman" w:hAnsi="Times New Roman" w:cs="Times New Roman"/>
          <w:color w:val="000000"/>
          <w:sz w:val="24"/>
          <w:szCs w:val="24"/>
          <w:lang w:eastAsia="en-GB"/>
        </w:rPr>
        <w:t>BridgeDb</w:t>
      </w:r>
      <w:proofErr w:type="spellEnd"/>
      <w:r w:rsidR="00DF6B97">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mapping databases for metabolites </w:t>
      </w:r>
      <w:r w:rsidR="009B42D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5)&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9B42D0">
        <w:rPr>
          <w:rFonts w:ascii="Times New Roman" w:eastAsia="Times New Roman" w:hAnsi="Times New Roman" w:cs="Times New Roman"/>
          <w:noProof/>
          <w:color w:val="000000"/>
          <w:sz w:val="24"/>
          <w:szCs w:val="24"/>
          <w:lang w:eastAsia="en-GB"/>
        </w:rPr>
        <w:t>(35)</w:t>
      </w:r>
      <w:r w:rsidR="009B42D0">
        <w:rPr>
          <w:rFonts w:ascii="Times New Roman" w:eastAsia="Times New Roman" w:hAnsi="Times New Roman" w:cs="Times New Roman"/>
          <w:color w:val="000000"/>
          <w:sz w:val="24"/>
          <w:szCs w:val="24"/>
          <w:lang w:eastAsia="en-GB"/>
        </w:rPr>
        <w:fldChar w:fldCharType="end"/>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6)&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E21360">
        <w:rPr>
          <w:rFonts w:ascii="Times New Roman" w:eastAsia="Times New Roman" w:hAnsi="Times New Roman" w:cs="Times New Roman"/>
          <w:noProof/>
          <w:color w:val="000000"/>
          <w:sz w:val="24"/>
          <w:szCs w:val="24"/>
          <w:lang w:eastAsia="en-GB"/>
        </w:rPr>
        <w:t>(36)</w:t>
      </w:r>
      <w:r w:rsidR="00E21360">
        <w:rPr>
          <w:rFonts w:ascii="Times New Roman" w:eastAsia="Times New Roman" w:hAnsi="Times New Roman" w:cs="Times New Roman"/>
          <w:color w:val="000000"/>
          <w:sz w:val="24"/>
          <w:szCs w:val="24"/>
          <w:lang w:eastAsia="en-GB"/>
        </w:rPr>
        <w:fldChar w:fldCharType="end"/>
      </w:r>
      <w:r w:rsidR="00E21360">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databases</w:t>
      </w:r>
      <w:r w:rsidR="00CF4DA2" w:rsidRPr="00AB7B0F">
        <w:rPr>
          <w:rFonts w:ascii="Times New Roman" w:eastAsia="Times New Roman" w:hAnsi="Times New Roman" w:cs="Times New Roman"/>
          <w:color w:val="000000"/>
          <w:sz w:val="24"/>
          <w:szCs w:val="24"/>
          <w:lang w:eastAsia="en-GB"/>
        </w:rPr>
        <w:t xml:space="preserve">. </w:t>
      </w:r>
      <w:commentRangeEnd w:id="15"/>
      <w:r w:rsidR="00080F1C">
        <w:rPr>
          <w:rStyle w:val="CommentReference"/>
        </w:rPr>
        <w:commentReference w:id="15"/>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t>
      </w:r>
      <w:proofErr w:type="spellStart"/>
      <w:r w:rsidR="00CF4DA2" w:rsidRPr="00AB7B0F">
        <w:rPr>
          <w:rFonts w:ascii="Times New Roman" w:eastAsia="Times New Roman" w:hAnsi="Times New Roman" w:cs="Times New Roman"/>
          <w:color w:val="000000"/>
          <w:sz w:val="24"/>
          <w:szCs w:val="24"/>
          <w:lang w:eastAsia="en-GB"/>
        </w:rPr>
        <w:t>WikiPathways</w:t>
      </w:r>
      <w:proofErr w:type="spellEnd"/>
      <w:r w:rsidR="00CF4DA2" w:rsidRPr="00AB7B0F">
        <w:rPr>
          <w:rFonts w:ascii="Times New Roman" w:eastAsia="Times New Roman" w:hAnsi="Times New Roman" w:cs="Times New Roman"/>
          <w:color w:val="000000"/>
          <w:sz w:val="24"/>
          <w:szCs w:val="24"/>
          <w:lang w:eastAsia="en-GB"/>
        </w:rPr>
        <w:t xml:space="preserve">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EC1E2F">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37)&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EC1E2F">
        <w:rPr>
          <w:rFonts w:ascii="Times New Roman" w:eastAsia="Times New Roman" w:hAnsi="Times New Roman" w:cs="Times New Roman"/>
          <w:noProof/>
          <w:color w:val="000000"/>
          <w:sz w:val="24"/>
          <w:szCs w:val="24"/>
          <w:lang w:eastAsia="en-GB"/>
        </w:rPr>
        <w:t>(37)</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proofErr w:type="spellStart"/>
      <w:r w:rsidR="00147538">
        <w:rPr>
          <w:rFonts w:ascii="Times New Roman" w:eastAsia="Times New Roman" w:hAnsi="Times New Roman" w:cs="Times New Roman"/>
          <w:color w:val="000000"/>
          <w:sz w:val="24"/>
          <w:szCs w:val="24"/>
          <w:lang w:eastAsia="en-GB"/>
        </w:rPr>
        <w:t>WikiPathways</w:t>
      </w:r>
      <w:proofErr w:type="spellEnd"/>
      <w:r w:rsidR="00147538">
        <w:rPr>
          <w:rFonts w:ascii="Times New Roman" w:eastAsia="Times New Roman" w:hAnsi="Times New Roman" w:cs="Times New Roman"/>
          <w:color w:val="000000"/>
          <w:sz w:val="24"/>
          <w:szCs w:val="24"/>
          <w:lang w:eastAsia="en-GB"/>
        </w:rPr>
        <w:t xml:space="preserve">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proofErr w:type="spellStart"/>
      <w:r w:rsidR="00585304">
        <w:rPr>
          <w:rFonts w:ascii="Times New Roman" w:eastAsia="Times New Roman" w:hAnsi="Times New Roman" w:cs="Times New Roman"/>
          <w:color w:val="000000"/>
          <w:sz w:val="24"/>
          <w:szCs w:val="24"/>
          <w:lang w:eastAsia="en-GB"/>
        </w:rPr>
        <w:t>containig</w:t>
      </w:r>
      <w:proofErr w:type="spellEnd"/>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41E0ADFE" w14:textId="5F9D0896" w:rsidR="00CF4DA2" w:rsidRPr="008C27F4" w:rsidRDefault="00CF4DA2" w:rsidP="00CF4DA2">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4477B896" w14:textId="77777777" w:rsidR="007D448B" w:rsidRDefault="007D448B" w:rsidP="00242C10">
      <w:pPr>
        <w:pStyle w:val="Heading4"/>
        <w:spacing w:line="360" w:lineRule="auto"/>
        <w:jc w:val="both"/>
        <w:rPr>
          <w:rFonts w:ascii="Times New Roman" w:eastAsia="Times New Roman" w:hAnsi="Times New Roman" w:cs="Times New Roman"/>
          <w:color w:val="auto"/>
          <w:sz w:val="24"/>
          <w:szCs w:val="24"/>
          <w:lang w:eastAsia="en-GB"/>
        </w:rPr>
      </w:pPr>
    </w:p>
    <w:p w14:paraId="2C571D3B" w14:textId="53A6E3A3" w:rsidR="00242C10" w:rsidRPr="00AB7B0F" w:rsidRDefault="00242C10" w:rsidP="00242C10">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Network Analysis</w:t>
      </w:r>
    </w:p>
    <w:p w14:paraId="0DBBBB5C" w14:textId="62D4C0DB"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57500A">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179&lt;/RecNum&gt;&lt;DisplayText&gt;(38)&lt;/DisplayText&gt;&lt;record&gt;&lt;rec-number&gt;179&lt;/rec-number&gt;&lt;foreign-keys&gt;&lt;key app="EN" db-id="f9f5zf0wndr25ae0t9np2tznxfxvw99xr09a" timestamp="1584976309"&gt;17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57500A">
        <w:rPr>
          <w:rFonts w:ascii="Times New Roman" w:eastAsia="Times New Roman" w:hAnsi="Times New Roman" w:cs="Times New Roman"/>
          <w:noProof/>
          <w:color w:val="000000"/>
          <w:sz w:val="24"/>
          <w:szCs w:val="24"/>
          <w:lang w:eastAsia="en-GB"/>
        </w:rPr>
        <w:t>(38)</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905856">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188&lt;/RecNum&gt;&lt;DisplayText&gt;(39)&lt;/DisplayText&gt;&lt;record&gt;&lt;rec-number&gt;188&lt;/rec-number&gt;&lt;foreign-keys&gt;&lt;key app="EN" db-id="f9f5zf0wndr25ae0t9np2tznxfxvw99xr09a" timestamp="1584979541"&gt;188&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ournal of proteome research&lt;/secondary-title&gt;&lt;/titles&gt;&lt;periodical&gt;&lt;full-title&gt;Journal of proteome research&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905856">
        <w:rPr>
          <w:rFonts w:ascii="Times New Roman" w:eastAsia="Times New Roman" w:hAnsi="Times New Roman" w:cs="Times New Roman"/>
          <w:noProof/>
          <w:color w:val="000000"/>
          <w:sz w:val="24"/>
          <w:szCs w:val="24"/>
          <w:lang w:eastAsia="en-GB"/>
        </w:rPr>
        <w:t>(39)</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E15B52">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187&lt;/RecNum&gt;&lt;DisplayText&gt;(40)&lt;/DisplayText&gt;&lt;record&gt;&lt;rec-number&gt;187&lt;/rec-number&gt;&lt;foreign-keys&gt;&lt;key app="EN" db-id="f9f5zf0wndr25ae0t9np2tznxfxvw99xr09a" timestamp="1584979456"&gt;187&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E15B52">
        <w:rPr>
          <w:rFonts w:ascii="Times New Roman" w:eastAsia="Times New Roman" w:hAnsi="Times New Roman" w:cs="Times New Roman"/>
          <w:noProof/>
          <w:color w:val="000000"/>
          <w:sz w:val="24"/>
          <w:szCs w:val="24"/>
          <w:lang w:eastAsia="en-GB"/>
        </w:rPr>
        <w:t>(40)</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7F43FCF" w:rsidR="00AC225F" w:rsidRPr="00003DA5" w:rsidRDefault="00B63025" w:rsidP="00003D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19939916" w14:textId="4D8308B5" w:rsidR="00F76FC0" w:rsidRPr="00D23B46" w:rsidRDefault="00C402FD" w:rsidP="00D23B46">
      <w:pPr>
        <w:pStyle w:val="Heading3"/>
        <w:spacing w:line="360" w:lineRule="auto"/>
        <w:jc w:val="both"/>
        <w:rPr>
          <w:rFonts w:ascii="Times New Roman" w:eastAsia="Times New Roman" w:hAnsi="Times New Roman" w:cs="Times New Roman"/>
          <w:i/>
          <w:iCs/>
          <w:color w:val="auto"/>
          <w:u w:val="single"/>
          <w:lang w:eastAsia="en-GB"/>
        </w:rPr>
      </w:pPr>
      <w:bookmarkStart w:id="16" w:name="_Toc44088858"/>
      <w:r>
        <w:rPr>
          <w:rFonts w:ascii="Times New Roman" w:eastAsia="Times New Roman" w:hAnsi="Times New Roman" w:cs="Times New Roman"/>
          <w:i/>
          <w:iCs/>
          <w:color w:val="auto"/>
          <w:u w:val="single"/>
          <w:lang w:eastAsia="en-GB"/>
        </w:rPr>
        <w:lastRenderedPageBreak/>
        <w:t>Integrative analysis of the metabolic and metagenomic data</w:t>
      </w:r>
      <w:bookmarkEnd w:id="16"/>
    </w:p>
    <w:p w14:paraId="77E9DB94" w14:textId="0AE99910" w:rsidR="00C402FD" w:rsidRPr="00AB7B0F" w:rsidRDefault="00C402FD"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7C60A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21831DD5" w:rsidR="006C5EBA" w:rsidRDefault="004E36D3" w:rsidP="007C60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Appendix 2</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being included</w:t>
      </w:r>
      <w:r w:rsidR="00BD7CC7">
        <w:rPr>
          <w:rFonts w:ascii="Times New Roman" w:hAnsi="Times New Roman" w:cs="Times New Roman"/>
          <w:color w:val="000000"/>
          <w:sz w:val="24"/>
          <w:szCs w:val="24"/>
        </w:rPr>
        <w:t>, as explained before</w:t>
      </w:r>
      <w:r w:rsidR="0092080B">
        <w:rPr>
          <w:rFonts w:ascii="Times New Roman" w:hAnsi="Times New Roman" w:cs="Times New Roman"/>
          <w:color w:val="000000"/>
          <w:sz w:val="24"/>
          <w:szCs w:val="24"/>
        </w:rPr>
        <w:t xml:space="preserve">.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14F4653D" w:rsidR="00BB0566" w:rsidRPr="00901BB0" w:rsidRDefault="00524835" w:rsidP="00901BB0">
      <w:pPr>
        <w:pStyle w:val="Heading4"/>
        <w:spacing w:line="360" w:lineRule="auto"/>
        <w:rPr>
          <w:rFonts w:ascii="Times New Roman" w:eastAsia="Times New Roman" w:hAnsi="Times New Roman" w:cs="Times New Roman"/>
          <w:color w:val="auto"/>
          <w:sz w:val="24"/>
          <w:szCs w:val="24"/>
          <w:lang w:eastAsia="en-GB"/>
        </w:rPr>
      </w:pPr>
      <w:r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1A124925" w:rsidR="007C60A4" w:rsidRDefault="00E41F47" w:rsidP="00901BB0">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recognition of the corresponding features linking the 2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proofErr w:type="spellStart"/>
      <w:r w:rsidR="00E20D1C">
        <w:rPr>
          <w:rFonts w:ascii="Times New Roman" w:hAnsi="Times New Roman" w:cs="Times New Roman"/>
          <w:color w:val="000000"/>
          <w:sz w:val="24"/>
          <w:szCs w:val="24"/>
        </w:rPr>
        <w:t>penalyzed</w:t>
      </w:r>
      <w:proofErr w:type="spellEnd"/>
      <w:r w:rsidR="00E20D1C">
        <w:rPr>
          <w:rFonts w:ascii="Times New Roman" w:hAnsi="Times New Roman" w:cs="Times New Roman"/>
          <w:color w:val="000000"/>
          <w:sz w:val="24"/>
          <w:szCs w:val="24"/>
        </w:rPr>
        <w:t xml:space="preserve"> multivariate a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016ED2">
        <w:rPr>
          <w:rFonts w:ascii="Times New Roman" w:hAnsi="Times New Roman" w:cs="Times New Roman"/>
          <w:color w:val="000000"/>
          <w:sz w:val="24"/>
          <w:szCs w:val="24"/>
        </w:rPr>
        <w:instrText xml:space="preserve"> ADDIN EN.CITE &lt;EndNote&gt;&lt;Cite&gt;&lt;Author&gt;Witten&lt;/Author&gt;&lt;Year&gt;2020&lt;/Year&gt;&lt;RecNum&gt;41&lt;/RecNum&gt;&lt;DisplayText&gt;(41)&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016ED2">
        <w:rPr>
          <w:rFonts w:ascii="Times New Roman" w:hAnsi="Times New Roman" w:cs="Times New Roman"/>
          <w:noProof/>
          <w:color w:val="000000"/>
          <w:sz w:val="24"/>
          <w:szCs w:val="24"/>
        </w:rPr>
        <w:t>(41)</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672A52">
      <w:pPr>
        <w:spacing w:line="360" w:lineRule="auto"/>
        <w:rPr>
          <w:rFonts w:ascii="Times New Roman" w:hAnsi="Times New Roman" w:cs="Times New Roman"/>
          <w:color w:val="000000"/>
          <w:sz w:val="24"/>
          <w:szCs w:val="24"/>
        </w:rPr>
      </w:pPr>
    </w:p>
    <w:p w14:paraId="013A760D" w14:textId="46044830" w:rsidR="00AC225F" w:rsidRDefault="00C92B69" w:rsidP="00672A52">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ere all performed using </w:t>
      </w:r>
      <w:r w:rsidRPr="00B04BF9">
        <w:rPr>
          <w:rFonts w:ascii="Times New Roman" w:eastAsia="Times New Roman" w:hAnsi="Times New Roman" w:cs="Times New Roman"/>
          <w:sz w:val="24"/>
          <w:szCs w:val="24"/>
          <w:lang w:eastAsia="en-GB"/>
        </w:rPr>
        <w:t>in R-3.6.3</w:t>
      </w:r>
      <w:r w:rsidR="002240C1" w:rsidRPr="00B04BF9">
        <w:rPr>
          <w:rFonts w:ascii="Times New Roman" w:eastAsia="Times New Roman" w:hAnsi="Times New Roman" w:cs="Times New Roman"/>
          <w:sz w:val="24"/>
          <w:szCs w:val="24"/>
          <w:lang w:eastAsia="en-GB"/>
        </w:rPr>
        <w:t xml:space="preserve"> </w:t>
      </w:r>
      <w:r w:rsidR="00FE7232" w:rsidRPr="00B04BF9">
        <w:rPr>
          <w:rFonts w:ascii="Times New Roman" w:eastAsia="Times New Roman" w:hAnsi="Times New Roman" w:cs="Times New Roman"/>
          <w:sz w:val="24"/>
          <w:szCs w:val="24"/>
          <w:lang w:eastAsia="en-GB"/>
        </w:rPr>
        <w:fldChar w:fldCharType="begin"/>
      </w:r>
      <w:r w:rsidR="00FE7232" w:rsidRPr="00B04BF9">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2)&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B04BF9">
        <w:rPr>
          <w:rFonts w:ascii="Times New Roman" w:eastAsia="Times New Roman" w:hAnsi="Times New Roman" w:cs="Times New Roman"/>
          <w:sz w:val="24"/>
          <w:szCs w:val="24"/>
          <w:lang w:eastAsia="en-GB"/>
        </w:rPr>
        <w:fldChar w:fldCharType="separate"/>
      </w:r>
      <w:r w:rsidR="00FE7232" w:rsidRPr="00B04BF9">
        <w:rPr>
          <w:rFonts w:ascii="Times New Roman" w:eastAsia="Times New Roman" w:hAnsi="Times New Roman" w:cs="Times New Roman"/>
          <w:noProof/>
          <w:sz w:val="24"/>
          <w:szCs w:val="24"/>
          <w:lang w:eastAsia="en-GB"/>
        </w:rPr>
        <w:t>(42)</w:t>
      </w:r>
      <w:r w:rsidR="00FE7232" w:rsidRPr="00B04BF9">
        <w:rPr>
          <w:rFonts w:ascii="Times New Roman" w:eastAsia="Times New Roman" w:hAnsi="Times New Roman" w:cs="Times New Roman"/>
          <w:sz w:val="24"/>
          <w:szCs w:val="24"/>
          <w:lang w:eastAsia="en-GB"/>
        </w:rPr>
        <w:fldChar w:fldCharType="end"/>
      </w:r>
      <w:r w:rsidRPr="00B04BF9">
        <w:rPr>
          <w:rFonts w:ascii="Times New Roman" w:eastAsia="Times New Roman" w:hAnsi="Times New Roman" w:cs="Times New Roman"/>
          <w:sz w:val="24"/>
          <w:szCs w:val="24"/>
          <w:lang w:eastAsia="en-GB"/>
        </w:rPr>
        <w:t xml:space="preserve">. </w:t>
      </w:r>
      <w:r w:rsidR="004479D2">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corresponding </w:t>
      </w:r>
      <w:r w:rsidR="00AC225F">
        <w:rPr>
          <w:rFonts w:ascii="Times New Roman" w:hAnsi="Times New Roman" w:cs="Times New Roman"/>
          <w:color w:val="000000"/>
          <w:sz w:val="24"/>
          <w:szCs w:val="24"/>
        </w:rPr>
        <w:t>R scripts</w:t>
      </w:r>
      <w:r w:rsidR="004479D2">
        <w:rPr>
          <w:rFonts w:ascii="Times New Roman" w:hAnsi="Times New Roman" w:cs="Times New Roman"/>
          <w:color w:val="000000"/>
          <w:sz w:val="24"/>
          <w:szCs w:val="24"/>
        </w:rPr>
        <w:t xml:space="preserve"> </w:t>
      </w:r>
      <w:r w:rsidR="009B59B5">
        <w:rPr>
          <w:rFonts w:ascii="Times New Roman" w:hAnsi="Times New Roman" w:cs="Times New Roman"/>
          <w:color w:val="000000"/>
          <w:sz w:val="24"/>
          <w:szCs w:val="24"/>
        </w:rPr>
        <w:t xml:space="preserve">can all be downloaded from </w:t>
      </w:r>
      <w:r w:rsidR="00901BB0">
        <w:rPr>
          <w:rFonts w:ascii="Times New Roman" w:hAnsi="Times New Roman" w:cs="Times New Roman"/>
          <w:color w:val="000000"/>
          <w:sz w:val="24"/>
          <w:szCs w:val="24"/>
        </w:rPr>
        <w:t>… (</w:t>
      </w:r>
      <w:proofErr w:type="spellStart"/>
      <w:r w:rsidR="00901BB0">
        <w:rPr>
          <w:rFonts w:ascii="Times New Roman" w:hAnsi="Times New Roman" w:cs="Times New Roman"/>
          <w:color w:val="000000"/>
          <w:sz w:val="24"/>
          <w:szCs w:val="24"/>
        </w:rPr>
        <w:t>github</w:t>
      </w:r>
      <w:proofErr w:type="spellEnd"/>
      <w:r w:rsidR="00901BB0">
        <w:rPr>
          <w:rFonts w:ascii="Times New Roman" w:hAnsi="Times New Roman" w:cs="Times New Roman"/>
          <w:color w:val="000000"/>
          <w:sz w:val="24"/>
          <w:szCs w:val="24"/>
        </w:rPr>
        <w:t xml:space="preserve"> link).</w:t>
      </w:r>
    </w:p>
    <w:p w14:paraId="750DD2C1" w14:textId="2E5B1B91" w:rsidR="008716E4" w:rsidRDefault="008716E4" w:rsidP="00672A52">
      <w:pPr>
        <w:spacing w:line="360" w:lineRule="auto"/>
        <w:rPr>
          <w:rFonts w:ascii="Times New Roman" w:hAnsi="Times New Roman" w:cs="Times New Roman"/>
          <w:color w:val="000000"/>
          <w:sz w:val="24"/>
          <w:szCs w:val="24"/>
        </w:rPr>
      </w:pPr>
    </w:p>
    <w:p w14:paraId="49A21307" w14:textId="0C3B881F" w:rsidR="008716E4" w:rsidRDefault="008716E4" w:rsidP="008716E4">
      <w:pPr>
        <w:pStyle w:val="Heading2"/>
        <w:spacing w:before="0" w:beforeAutospacing="0" w:after="160" w:afterAutospacing="0"/>
        <w:jc w:val="both"/>
        <w:rPr>
          <w:b w:val="0"/>
          <w:bCs w:val="0"/>
          <w:sz w:val="24"/>
          <w:szCs w:val="24"/>
        </w:rPr>
      </w:pPr>
      <w:bookmarkStart w:id="17" w:name="_Toc44088859"/>
      <w:r>
        <w:rPr>
          <w:sz w:val="24"/>
          <w:szCs w:val="24"/>
          <w:u w:val="single"/>
        </w:rPr>
        <w:t>Results</w:t>
      </w:r>
      <w:bookmarkEnd w:id="17"/>
      <w:r>
        <w:rPr>
          <w:b w:val="0"/>
          <w:bCs w:val="0"/>
          <w:sz w:val="24"/>
          <w:szCs w:val="24"/>
        </w:rPr>
        <w:t xml:space="preserve"> </w:t>
      </w:r>
    </w:p>
    <w:p w14:paraId="69C0DD6A" w14:textId="11250634" w:rsidR="008716E4" w:rsidRPr="00192BF2" w:rsidRDefault="008716E4" w:rsidP="00192BF2">
      <w:pPr>
        <w:spacing w:after="0" w:line="360" w:lineRule="auto"/>
        <w:jc w:val="both"/>
        <w:rPr>
          <w:rFonts w:ascii="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 </w:t>
      </w:r>
      <w:r w:rsidRPr="00192BF2">
        <w:rPr>
          <w:rFonts w:ascii="Times New Roman" w:eastAsia="Times New Roman" w:hAnsi="Times New Roman" w:cs="Times New Roman"/>
          <w:sz w:val="24"/>
          <w:szCs w:val="24"/>
          <w:lang w:eastAsia="en-GB"/>
        </w:rPr>
        <w:t>Moreover, the proteome data included 302 proteins annotated with HGNC symbols while the metabolome data was reduced from 724 metabolites to 323 metabolites after excluding those with no HMDB identifier specified.</w:t>
      </w:r>
    </w:p>
    <w:p w14:paraId="26FB1E99" w14:textId="77777777" w:rsidR="008716E4"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after excluding those with a </w:t>
      </w:r>
      <w:r>
        <w:rPr>
          <w:rFonts w:ascii="Times New Roman" w:eastAsia="Times New Roman" w:hAnsi="Times New Roman" w:cs="Times New Roman"/>
          <w:color w:val="000000"/>
          <w:sz w:val="24"/>
          <w:szCs w:val="24"/>
          <w:lang w:eastAsia="en-GB"/>
        </w:rPr>
        <w:lastRenderedPageBreak/>
        <w:t xml:space="preserve">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18" w:name="_Toc44088860"/>
      <w:r>
        <w:rPr>
          <w:rFonts w:ascii="Times New Roman" w:eastAsia="Times New Roman" w:hAnsi="Times New Roman" w:cs="Times New Roman"/>
          <w:i/>
          <w:iCs/>
          <w:color w:val="auto"/>
          <w:u w:val="single"/>
          <w:lang w:eastAsia="en-GB"/>
        </w:rPr>
        <w:t>Identification of differences in the gut microbiome of IR and IS subjects</w:t>
      </w:r>
      <w:bookmarkEnd w:id="18"/>
    </w:p>
    <w:p w14:paraId="211272AC"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396FD21B"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Figure 2: Principal Coordinate Analysis (</w:t>
      </w:r>
      <w:proofErr w:type="spellStart"/>
      <w:r>
        <w:rPr>
          <w:rFonts w:ascii="Times New Roman" w:eastAsia="Times New Roman" w:hAnsi="Times New Roman" w:cs="Times New Roman"/>
          <w:i/>
          <w:iCs/>
          <w:color w:val="000000"/>
          <w:sz w:val="24"/>
          <w:szCs w:val="24"/>
          <w:lang w:eastAsia="en-GB"/>
        </w:rPr>
        <w:t>PCoA</w:t>
      </w:r>
      <w:proofErr w:type="spellEnd"/>
      <w:r>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560ED1E0" w:rsidR="008716E4" w:rsidRDefault="008716E4" w:rsidP="00EB650C">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061C227D" w14:textId="4419B6B5"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distinction between the IR and IS metagenomes. Small differences in mean abundance between the 2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lt; 0.0001 and p = 0.009, respectively). </w:t>
      </w:r>
    </w:p>
    <w:p w14:paraId="0063D002"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the IR samples compared to the IS samples (Figure 4.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the IR samples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15689" cy="3265420"/>
                    </a:xfrm>
                    <a:prstGeom prst="rect">
                      <a:avLst/>
                    </a:prstGeom>
                  </pic:spPr>
                </pic:pic>
              </a:graphicData>
            </a:graphic>
          </wp:inline>
        </w:drawing>
      </w:r>
    </w:p>
    <w:p w14:paraId="0BFB29B9" w14:textId="77777777"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3D7C51AA" w14:textId="1768354F"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the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008716E4">
        <w:rPr>
          <w:rFonts w:ascii="Times New Roman" w:eastAsia="Times New Roman" w:hAnsi="Times New Roman" w:cs="Times New Roman"/>
          <w:color w:val="000000"/>
          <w:sz w:val="24"/>
          <w:szCs w:val="24"/>
          <w:lang w:eastAsia="en-GB"/>
        </w:rPr>
        <w:t>Lachnospira</w:t>
      </w:r>
      <w:proofErr w:type="spellEnd"/>
      <w:r w:rsidR="008716E4">
        <w:rPr>
          <w:rFonts w:ascii="Times New Roman" w:eastAsia="Times New Roman" w:hAnsi="Times New Roman" w:cs="Times New Roman"/>
          <w:color w:val="000000"/>
          <w:sz w:val="24"/>
          <w:szCs w:val="24"/>
          <w:lang w:eastAsia="en-GB"/>
        </w:rPr>
        <w:t>.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58D6B14C"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857FDE">
        <w:rPr>
          <w:rFonts w:ascii="Times New Roman" w:eastAsia="Times New Roman" w:hAnsi="Times New Roman" w:cs="Times New Roman"/>
          <w:i/>
          <w:iCs/>
          <w:sz w:val="24"/>
          <w:szCs w:val="24"/>
          <w:lang w:eastAsia="en-GB"/>
        </w:rPr>
        <w:t xml:space="preserve">bar plot of the </w:t>
      </w:r>
      <w:r w:rsidR="006130E5" w:rsidRPr="00857FDE">
        <w:rPr>
          <w:rFonts w:ascii="Times New Roman" w:eastAsia="Times New Roman" w:hAnsi="Times New Roman" w:cs="Times New Roman"/>
          <w:i/>
          <w:iCs/>
          <w:sz w:val="24"/>
          <w:szCs w:val="24"/>
          <w:lang w:eastAsia="en-GB"/>
        </w:rPr>
        <w:t>Operational Taxonomic Units (</w:t>
      </w:r>
      <w:r w:rsidR="00B360D4" w:rsidRPr="00857FDE">
        <w:rPr>
          <w:rFonts w:ascii="Times New Roman" w:eastAsia="Times New Roman" w:hAnsi="Times New Roman" w:cs="Times New Roman"/>
          <w:i/>
          <w:iCs/>
          <w:sz w:val="24"/>
          <w:szCs w:val="24"/>
          <w:lang w:eastAsia="en-GB"/>
        </w:rPr>
        <w:t>OTUs</w:t>
      </w:r>
      <w:r w:rsidR="006130E5" w:rsidRPr="00857FDE">
        <w:rPr>
          <w:rFonts w:ascii="Times New Roman" w:eastAsia="Times New Roman" w:hAnsi="Times New Roman" w:cs="Times New Roman"/>
          <w:i/>
          <w:iCs/>
          <w:sz w:val="24"/>
          <w:szCs w:val="24"/>
          <w:lang w:eastAsia="en-GB"/>
        </w:rPr>
        <w:t>)</w:t>
      </w:r>
      <w:r w:rsidRPr="00857FDE">
        <w:rPr>
          <w:rFonts w:ascii="Times New Roman" w:eastAsia="Times New Roman" w:hAnsi="Times New Roman" w:cs="Times New Roman"/>
          <w:i/>
          <w:iCs/>
          <w:sz w:val="24"/>
          <w:szCs w:val="24"/>
          <w:lang w:eastAsia="en-GB"/>
        </w:rPr>
        <w:t xml:space="preserve"> deemed to contribute the most to the separation between the insulin resistant </w:t>
      </w:r>
      <w:r w:rsidR="00721486" w:rsidRPr="00857FDE">
        <w:rPr>
          <w:rFonts w:ascii="Times New Roman" w:eastAsia="Times New Roman" w:hAnsi="Times New Roman" w:cs="Times New Roman"/>
          <w:i/>
          <w:iCs/>
          <w:sz w:val="24"/>
          <w:szCs w:val="24"/>
          <w:lang w:eastAsia="en-GB"/>
        </w:rPr>
        <w:t xml:space="preserve">(IR) </w:t>
      </w:r>
      <w:r w:rsidRPr="00857FDE">
        <w:rPr>
          <w:rFonts w:ascii="Times New Roman" w:eastAsia="Times New Roman" w:hAnsi="Times New Roman" w:cs="Times New Roman"/>
          <w:i/>
          <w:iCs/>
          <w:sz w:val="24"/>
          <w:szCs w:val="24"/>
          <w:lang w:eastAsia="en-GB"/>
        </w:rPr>
        <w:t xml:space="preserve">and insulin sensitive </w:t>
      </w:r>
      <w:r w:rsidR="00721486" w:rsidRPr="00857FDE">
        <w:rPr>
          <w:rFonts w:ascii="Times New Roman" w:eastAsia="Times New Roman" w:hAnsi="Times New Roman" w:cs="Times New Roman"/>
          <w:i/>
          <w:iCs/>
          <w:sz w:val="24"/>
          <w:szCs w:val="24"/>
          <w:lang w:eastAsia="en-GB"/>
        </w:rPr>
        <w:t xml:space="preserve">(IS) </w:t>
      </w:r>
      <w:r w:rsidRPr="00857FDE">
        <w:rPr>
          <w:rFonts w:ascii="Times New Roman" w:eastAsia="Times New Roman" w:hAnsi="Times New Roman" w:cs="Times New Roman"/>
          <w:i/>
          <w:iCs/>
          <w:sz w:val="24"/>
          <w:szCs w:val="24"/>
          <w:lang w:eastAsia="en-GB"/>
        </w:rPr>
        <w:t>group.</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0D40B6A8"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19" w:name="_Toc44088861"/>
      <w:r>
        <w:rPr>
          <w:rFonts w:ascii="Times New Roman" w:eastAsia="Times New Roman" w:hAnsi="Times New Roman" w:cs="Times New Roman"/>
          <w:i/>
          <w:iCs/>
          <w:color w:val="auto"/>
          <w:u w:val="single"/>
          <w:lang w:eastAsia="en-GB"/>
        </w:rPr>
        <w:t>Identification of differences in metabolome of IR and IS subjects</w:t>
      </w:r>
      <w:bookmarkEnd w:id="19"/>
    </w:p>
    <w:p w14:paraId="6DAAC212" w14:textId="514811BF"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p &lt; 0.05) in the IR group compared to the IS group: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Appendix 5).</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CC7F8E">
        <w:rPr>
          <w:rFonts w:ascii="Times New Roman" w:eastAsia="Times New Roman" w:hAnsi="Times New Roman" w:cs="Times New Roman"/>
          <w:color w:val="000000"/>
          <w:sz w:val="24"/>
          <w:szCs w:val="24"/>
          <w:lang w:eastAsia="en-GB"/>
        </w:rPr>
        <w:t>, Appendix 5</w:t>
      </w:r>
      <w:r w:rsidR="008716E4" w:rsidRPr="000B194A">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522956EF"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Table 1: table specifying the sufficiently less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704E0096" w:rsidR="008716E4" w:rsidRDefault="004D2EE9" w:rsidP="004D2EE9">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proofErr w:type="spellStart"/>
      <w:r w:rsidR="00001B10">
        <w:rPr>
          <w:rFonts w:ascii="Times New Roman" w:eastAsia="Times New Roman" w:hAnsi="Times New Roman" w:cs="Times New Roman"/>
          <w:i/>
          <w:iCs/>
          <w:color w:val="000000"/>
          <w:sz w:val="24"/>
          <w:szCs w:val="24"/>
          <w:lang w:eastAsia="en-GB"/>
        </w:rPr>
        <w:t>logFC</w:t>
      </w:r>
      <w:proofErr w:type="spellEnd"/>
      <w:r w:rsidR="00001B10">
        <w:rPr>
          <w:rFonts w:ascii="Times New Roman" w:eastAsia="Times New Roman" w:hAnsi="Times New Roman" w:cs="Times New Roman"/>
          <w:i/>
          <w:iCs/>
          <w:color w:val="000000"/>
          <w:sz w:val="24"/>
          <w:szCs w:val="24"/>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2E6D01F3" w:rsidR="00927A13" w:rsidRPr="00927A13" w:rsidRDefault="00927A13" w:rsidP="00927A13">
      <w:pPr>
        <w:pStyle w:val="Heading3"/>
        <w:spacing w:line="360" w:lineRule="auto"/>
        <w:jc w:val="both"/>
        <w:rPr>
          <w:rFonts w:ascii="Times New Roman" w:eastAsia="Times New Roman" w:hAnsi="Times New Roman" w:cs="Times New Roman"/>
          <w:i/>
          <w:iCs/>
          <w:color w:val="auto"/>
          <w:u w:val="single"/>
          <w:lang w:eastAsia="en-GB"/>
        </w:rPr>
      </w:pPr>
      <w:bookmarkStart w:id="20" w:name="_Toc44088862"/>
      <w:r>
        <w:rPr>
          <w:rFonts w:ascii="Times New Roman" w:eastAsia="Times New Roman" w:hAnsi="Times New Roman" w:cs="Times New Roman"/>
          <w:i/>
          <w:iCs/>
          <w:color w:val="auto"/>
          <w:u w:val="single"/>
          <w:lang w:eastAsia="en-GB"/>
        </w:rPr>
        <w:t>Identification of differences in proteome of IR and IS subjects</w:t>
      </w:r>
      <w:bookmarkEnd w:id="20"/>
    </w:p>
    <w:p w14:paraId="29914B32" w14:textId="5B61498E"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proofErr w:type="spellStart"/>
      <w:r>
        <w:rPr>
          <w:rFonts w:ascii="Times New Roman" w:eastAsia="Times New Roman" w:hAnsi="Times New Roman" w:cs="Times New Roman"/>
          <w:color w:val="000000"/>
          <w:sz w:val="24"/>
          <w:szCs w:val="24"/>
          <w:lang w:eastAsia="en-GB"/>
        </w:rPr>
        <w:t>limma</w:t>
      </w:r>
      <w:proofErr w:type="spellEnd"/>
      <w:r>
        <w:rPr>
          <w:rFonts w:ascii="Times New Roman" w:eastAsia="Times New Roman" w:hAnsi="Times New Roman" w:cs="Times New Roman"/>
          <w:color w:val="000000"/>
          <w:sz w:val="24"/>
          <w:szCs w:val="24"/>
          <w:lang w:eastAsia="en-GB"/>
        </w:rPr>
        <w:t>, 23 proteins were significantly altered in the IR condition compared to the IS condition based on 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6).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F083976"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1" w:name="_Toc44088863"/>
      <w:r>
        <w:rPr>
          <w:rFonts w:ascii="Times New Roman" w:eastAsia="Times New Roman" w:hAnsi="Times New Roman" w:cs="Times New Roman"/>
          <w:i/>
          <w:iCs/>
          <w:color w:val="auto"/>
          <w:u w:val="single"/>
          <w:lang w:eastAsia="en-GB"/>
        </w:rPr>
        <w:lastRenderedPageBreak/>
        <w:t>Identification of altered biological pathways involving these metabolomic and proteomic changes</w:t>
      </w:r>
      <w:bookmarkEnd w:id="21"/>
      <w:r>
        <w:rPr>
          <w:rFonts w:ascii="Times New Roman" w:eastAsia="Times New Roman" w:hAnsi="Times New Roman" w:cs="Times New Roman"/>
          <w:i/>
          <w:iCs/>
          <w:color w:val="auto"/>
          <w:u w:val="single"/>
          <w:lang w:eastAsia="en-GB"/>
        </w:rPr>
        <w:t> </w:t>
      </w:r>
    </w:p>
    <w:p w14:paraId="41414FE6"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22A098FF"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run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31EDF447"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able 2: Significantly altered pathways (1.96 &lt; Z-score &lt; -1.96) and the associated significantly altered compounds (p &lt; 0.05</w:t>
      </w:r>
      <w:r w:rsidR="00080AF7">
        <w:rPr>
          <w:rFonts w:ascii="Times New Roman" w:eastAsia="Times New Roman" w:hAnsi="Times New Roman" w:cs="Times New Roman"/>
          <w:i/>
          <w:iCs/>
          <w:color w:val="000000"/>
          <w:sz w:val="24"/>
          <w:szCs w:val="24"/>
          <w:lang w:eastAsia="en-GB"/>
        </w:rPr>
        <w:t>)</w:t>
      </w:r>
      <w:r w:rsidR="000B1DE3">
        <w:rPr>
          <w:rFonts w:ascii="Times New Roman" w:eastAsia="Times New Roman" w:hAnsi="Times New Roman" w:cs="Times New Roman"/>
          <w:i/>
          <w:iCs/>
          <w:color w:val="000000"/>
          <w:sz w:val="24"/>
          <w:szCs w:val="24"/>
          <w:lang w:eastAsia="en-GB"/>
        </w:rPr>
        <w:t xml:space="preserve"> from the combined pathway analysis using PathVisio</w:t>
      </w:r>
      <w:r w:rsidR="00080AF7">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804"/>
        <w:gridCol w:w="1189"/>
        <w:gridCol w:w="2860"/>
      </w:tblGrid>
      <w:tr w:rsidR="008716E4" w14:paraId="49F1F3A9" w14:textId="77777777" w:rsidTr="008716E4">
        <w:trPr>
          <w:trHeight w:val="54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8F3D380"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seudo-</w:t>
            </w:r>
            <w:proofErr w:type="spellStart"/>
            <w:r w:rsidRPr="007C21A5">
              <w:rPr>
                <w:rFonts w:ascii="Times New Roman" w:eastAsia="Times New Roman" w:hAnsi="Times New Roman" w:cs="Times New Roman"/>
                <w:color w:val="000000"/>
                <w:sz w:val="24"/>
                <w:szCs w:val="24"/>
                <w:lang w:eastAsia="en-GB"/>
              </w:rPr>
              <w:t>ChE</w:t>
            </w:r>
            <w:proofErr w:type="spellEnd"/>
          </w:p>
        </w:tc>
      </w:tr>
      <w:tr w:rsidR="008716E4" w14:paraId="61DBFEF2"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061A29A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41B0828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p>
        </w:tc>
      </w:tr>
      <w:tr w:rsidR="008716E4" w14:paraId="43201FC1"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3541544" w14:textId="77777777" w:rsidTr="008716E4">
        <w:trPr>
          <w:trHeight w:val="787"/>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D5A7C0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29AA4690" w14:textId="77777777" w:rsidTr="008716E4">
        <w:trPr>
          <w:trHeight w:val="644"/>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tc>
      </w:tr>
      <w:tr w:rsidR="008716E4" w14:paraId="31A9F1BA"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51EA89B2"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0B60E4DE"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p>
        </w:tc>
      </w:tr>
      <w:tr w:rsidR="008716E4" w14:paraId="314892EB"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p>
        </w:tc>
      </w:tr>
      <w:tr w:rsidR="008716E4" w14:paraId="2D52822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Thermogenesi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p>
        </w:tc>
      </w:tr>
      <w:tr w:rsidR="008716E4" w14:paraId="1C14419A"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076AE2BF"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5E54534F" w14:textId="77777777" w:rsidTr="008716E4">
        <w:trPr>
          <w:trHeight w:val="73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w:t>
            </w:r>
            <w:proofErr w:type="spellStart"/>
            <w:r w:rsidRPr="008C5C18">
              <w:rPr>
                <w:rFonts w:ascii="Times New Roman" w:eastAsia="Times New Roman" w:hAnsi="Times New Roman" w:cs="Times New Roman"/>
                <w:color w:val="000000"/>
                <w:sz w:val="24"/>
                <w:szCs w:val="24"/>
                <w:lang w:eastAsia="en-GB"/>
              </w:rPr>
              <w:t>LysoPC</w:t>
            </w:r>
            <w:proofErr w:type="spellEnd"/>
            <w:r w:rsidRPr="008C5C18">
              <w:rPr>
                <w:rFonts w:ascii="Times New Roman" w:eastAsia="Times New Roman" w:hAnsi="Times New Roman" w:cs="Times New Roman"/>
                <w:color w:val="000000"/>
                <w:sz w:val="24"/>
                <w:szCs w:val="24"/>
                <w:lang w:eastAsia="en-GB"/>
              </w:rPr>
              <w:t>(20:0/0:0)</w:t>
            </w:r>
          </w:p>
          <w:p w14:paraId="1A237BE2"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3D3DC4A2" w14:textId="77777777" w:rsidTr="008716E4">
        <w:trPr>
          <w:trHeight w:val="588"/>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p>
          <w:p w14:paraId="3EAAE5C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p>
        </w:tc>
      </w:tr>
      <w:tr w:rsidR="008716E4" w14:paraId="72832F13" w14:textId="77777777" w:rsidTr="008716E4">
        <w:trPr>
          <w:trHeight w:val="486"/>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p>
          <w:p w14:paraId="719B6BC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31B22942" w14:textId="77777777" w:rsidTr="008716E4">
        <w:trPr>
          <w:trHeight w:val="52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p w14:paraId="519DE6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p>
        </w:tc>
      </w:tr>
    </w:tbl>
    <w:p w14:paraId="39866046" w14:textId="329BB1C6" w:rsidR="00080AF7" w:rsidRDefault="00080AF7" w:rsidP="000B1DE3">
      <w:pPr>
        <w:spacing w:before="240"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he common name for each metabolite is given </w:t>
      </w:r>
      <w:r w:rsidR="006A0A13">
        <w:rPr>
          <w:rFonts w:ascii="Times New Roman" w:eastAsia="Times New Roman" w:hAnsi="Times New Roman" w:cs="Times New Roman"/>
          <w:i/>
          <w:iCs/>
          <w:color w:val="000000"/>
          <w:sz w:val="24"/>
          <w:szCs w:val="24"/>
          <w:lang w:eastAsia="en-GB"/>
        </w:rPr>
        <w:t xml:space="preserve">and </w:t>
      </w:r>
      <w:r>
        <w:rPr>
          <w:rFonts w:ascii="Times New Roman" w:eastAsia="Times New Roman" w:hAnsi="Times New Roman" w:cs="Times New Roman"/>
          <w:i/>
          <w:iCs/>
          <w:color w:val="000000"/>
          <w:sz w:val="24"/>
          <w:szCs w:val="24"/>
          <w:lang w:eastAsia="en-GB"/>
        </w:rPr>
        <w:t>proteins are annotated using HGNC symbols. Arrows indicate the compound being more abundant in insulin resistance (↑) or less abundant in insulin resistance (↓), in comparison to the insulin sensitive condition. </w:t>
      </w:r>
    </w:p>
    <w:p w14:paraId="4B9F4E29" w14:textId="3861E8E3" w:rsidR="00080AF7" w:rsidRDefault="00080AF7" w:rsidP="008716E4">
      <w:pPr>
        <w:spacing w:after="0" w:line="240" w:lineRule="auto"/>
        <w:jc w:val="both"/>
        <w:rPr>
          <w:rFonts w:ascii="Times New Roman" w:eastAsia="Times New Roman" w:hAnsi="Times New Roman" w:cs="Times New Roman"/>
          <w:sz w:val="24"/>
          <w:szCs w:val="24"/>
          <w:lang w:eastAsia="en-GB"/>
        </w:rPr>
      </w:pPr>
    </w:p>
    <w:p w14:paraId="76D7BB44"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7A6DE284"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Table 3: List of significantly altered pathways ( p &lt; 0.05) </w:t>
      </w:r>
      <w:r w:rsidR="003025F6">
        <w:rPr>
          <w:rFonts w:ascii="Times New Roman" w:eastAsia="Times New Roman" w:hAnsi="Times New Roman" w:cs="Times New Roman"/>
          <w:i/>
          <w:iCs/>
          <w:color w:val="000000"/>
          <w:sz w:val="24"/>
          <w:szCs w:val="24"/>
          <w:lang w:eastAsia="en-GB"/>
        </w:rPr>
        <w:t xml:space="preserve">and the associated significantly altered compounds (p &lt; 0.05) </w:t>
      </w:r>
      <w:r>
        <w:rPr>
          <w:rFonts w:ascii="Times New Roman" w:eastAsia="Times New Roman" w:hAnsi="Times New Roman" w:cs="Times New Roman"/>
          <w:i/>
          <w:iCs/>
          <w:color w:val="000000"/>
          <w:sz w:val="24"/>
          <w:szCs w:val="24"/>
          <w:lang w:eastAsia="en-GB"/>
        </w:rPr>
        <w:t xml:space="preserve">from the combined pathway analysis using </w:t>
      </w:r>
      <w:proofErr w:type="spellStart"/>
      <w:r>
        <w:rPr>
          <w:rFonts w:ascii="Times New Roman" w:eastAsia="Times New Roman" w:hAnsi="Times New Roman" w:cs="Times New Roman"/>
          <w:i/>
          <w:iCs/>
          <w:color w:val="000000"/>
          <w:sz w:val="24"/>
          <w:szCs w:val="24"/>
          <w:lang w:eastAsia="en-GB"/>
        </w:rPr>
        <w:t>MetaboAnalyst</w:t>
      </w:r>
      <w:proofErr w:type="spellEnd"/>
      <w:r w:rsidR="00BD5CE7">
        <w:rPr>
          <w:rFonts w:ascii="Times New Roman" w:eastAsia="Times New Roman" w:hAnsi="Times New Roman" w:cs="Times New Roman"/>
          <w:i/>
          <w:iCs/>
          <w:color w:val="000000"/>
          <w:sz w:val="24"/>
          <w:szCs w:val="24"/>
          <w:lang w:eastAsia="en-GB"/>
        </w:rPr>
        <w:t>.</w:t>
      </w:r>
      <w:r>
        <w:rPr>
          <w:rFonts w:ascii="Times New Roman" w:eastAsia="Times New Roman" w:hAnsi="Times New Roman" w:cs="Times New Roman"/>
          <w:i/>
          <w:iCs/>
          <w:color w:val="000000"/>
          <w:sz w:val="24"/>
          <w:szCs w:val="24"/>
          <w:lang w:eastAsia="en-GB"/>
        </w:rPr>
        <w:t xml:space="preserve"> </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6497D8B6" w14:textId="713A4CB4" w:rsidR="00BD5CE7" w:rsidRDefault="00BD5CE7" w:rsidP="00BD5CE7">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The common name for each metabolite is given. Arrows indicate compounds more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and less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in the IR condition.</w:t>
      </w:r>
    </w:p>
    <w:p w14:paraId="74E19597" w14:textId="77777777" w:rsidR="008716E4" w:rsidRDefault="008716E4" w:rsidP="008716E4">
      <w:pPr>
        <w:spacing w:after="0" w:line="240" w:lineRule="auto"/>
        <w:rPr>
          <w:rFonts w:ascii="Times New Roman" w:eastAsia="Times New Roman" w:hAnsi="Times New Roman" w:cs="Times New Roman"/>
          <w:sz w:val="24"/>
          <w:szCs w:val="24"/>
          <w:lang w:eastAsia="en-GB"/>
        </w:rPr>
      </w:pPr>
    </w:p>
    <w:p w14:paraId="0D34B5FF" w14:textId="6AB0F28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ince overrepresentation analysis can bury information concerning pathways that it deems to not be significantly altered, an extended network analysis of the significantly altered proteins was performed to uncover alterations in biological pathways that may have been lost in this analysis. The results revealed the human complement system and the complement and coagulation cascades pathways to possess the highest out-degree values: the first of these pathways having a value of 5 and the second a value of 4. Both pathways involved CFH and F10, with the 3 remaining proteins involved in the human complement system being C4A, APOA1 and VTN and the 2 remaining proteins in the complement and coagulation cascades pathway being SERPIND1 and C1QB.</w:t>
      </w:r>
      <w:r w:rsidR="0084182A">
        <w:rPr>
          <w:rFonts w:ascii="Times New Roman" w:eastAsia="Times New Roman" w:hAnsi="Times New Roman" w:cs="Times New Roman"/>
          <w:color w:val="000000"/>
          <w:sz w:val="24"/>
          <w:szCs w:val="24"/>
          <w:lang w:eastAsia="en-GB"/>
        </w:rPr>
        <w:t xml:space="preserve"> All of these proteins were </w:t>
      </w:r>
      <w:r w:rsidR="00AE6607">
        <w:rPr>
          <w:rFonts w:ascii="Times New Roman" w:eastAsia="Times New Roman" w:hAnsi="Times New Roman" w:cs="Times New Roman"/>
          <w:color w:val="000000"/>
          <w:sz w:val="24"/>
          <w:szCs w:val="24"/>
          <w:lang w:eastAsia="en-GB"/>
        </w:rPr>
        <w:t>more abundant in the IR condition compared to the IS condition (</w:t>
      </w:r>
      <w:proofErr w:type="spellStart"/>
      <w:r w:rsidR="00AE6607">
        <w:rPr>
          <w:rFonts w:ascii="Times New Roman" w:eastAsia="Times New Roman" w:hAnsi="Times New Roman" w:cs="Times New Roman"/>
          <w:color w:val="000000"/>
          <w:sz w:val="24"/>
          <w:szCs w:val="24"/>
          <w:lang w:eastAsia="en-GB"/>
        </w:rPr>
        <w:t>logFC</w:t>
      </w:r>
      <w:proofErr w:type="spellEnd"/>
      <w:r w:rsidR="00AE6607">
        <w:rPr>
          <w:rFonts w:ascii="Times New Roman" w:eastAsia="Times New Roman" w:hAnsi="Times New Roman" w:cs="Times New Roman"/>
          <w:color w:val="000000"/>
          <w:sz w:val="24"/>
          <w:szCs w:val="24"/>
          <w:lang w:eastAsia="en-GB"/>
        </w:rPr>
        <w:t xml:space="preserve"> </w:t>
      </w:r>
      <w:r w:rsidR="00722B83">
        <w:rPr>
          <w:rFonts w:ascii="Times New Roman" w:eastAsia="Times New Roman" w:hAnsi="Times New Roman" w:cs="Times New Roman"/>
          <w:color w:val="000000"/>
          <w:sz w:val="24"/>
          <w:szCs w:val="24"/>
          <w:lang w:eastAsia="en-GB"/>
        </w:rPr>
        <w:t>&gt;</w:t>
      </w:r>
      <w:r w:rsidR="00AE6607">
        <w:rPr>
          <w:rFonts w:ascii="Times New Roman" w:eastAsia="Times New Roman" w:hAnsi="Times New Roman" w:cs="Times New Roman"/>
          <w:color w:val="000000"/>
          <w:sz w:val="24"/>
          <w:szCs w:val="24"/>
          <w:lang w:eastAsia="en-GB"/>
        </w:rPr>
        <w:t xml:space="preserve"> 0)</w:t>
      </w:r>
      <w:r w:rsidR="006F0693">
        <w:rPr>
          <w:rFonts w:ascii="Times New Roman" w:eastAsia="Times New Roman" w:hAnsi="Times New Roman" w:cs="Times New Roman"/>
          <w:color w:val="000000"/>
          <w:sz w:val="24"/>
          <w:szCs w:val="24"/>
          <w:lang w:eastAsia="en-GB"/>
        </w:rPr>
        <w:t xml:space="preserve">, except for C4A and APOA1 </w:t>
      </w:r>
      <w:proofErr w:type="spellStart"/>
      <w:r w:rsidR="00722B83">
        <w:rPr>
          <w:rFonts w:ascii="Times New Roman" w:eastAsia="Times New Roman" w:hAnsi="Times New Roman" w:cs="Times New Roman"/>
          <w:color w:val="000000"/>
          <w:sz w:val="24"/>
          <w:szCs w:val="24"/>
          <w:lang w:eastAsia="en-GB"/>
        </w:rPr>
        <w:t>wich</w:t>
      </w:r>
      <w:proofErr w:type="spellEnd"/>
      <w:r w:rsidR="00722B83">
        <w:rPr>
          <w:rFonts w:ascii="Times New Roman" w:eastAsia="Times New Roman" w:hAnsi="Times New Roman" w:cs="Times New Roman"/>
          <w:color w:val="000000"/>
          <w:sz w:val="24"/>
          <w:szCs w:val="24"/>
          <w:lang w:eastAsia="en-GB"/>
        </w:rPr>
        <w:t xml:space="preserve"> were less abundant in the IR condition (</w:t>
      </w:r>
      <w:proofErr w:type="spellStart"/>
      <w:r w:rsidR="00722B83">
        <w:rPr>
          <w:rFonts w:ascii="Times New Roman" w:eastAsia="Times New Roman" w:hAnsi="Times New Roman" w:cs="Times New Roman"/>
          <w:color w:val="000000"/>
          <w:sz w:val="24"/>
          <w:szCs w:val="24"/>
          <w:lang w:eastAsia="en-GB"/>
        </w:rPr>
        <w:t>logFC</w:t>
      </w:r>
      <w:proofErr w:type="spellEnd"/>
      <w:r w:rsidR="00722B83">
        <w:rPr>
          <w:rFonts w:ascii="Times New Roman" w:eastAsia="Times New Roman" w:hAnsi="Times New Roman" w:cs="Times New Roman"/>
          <w:color w:val="000000"/>
          <w:sz w:val="24"/>
          <w:szCs w:val="24"/>
          <w:lang w:eastAsia="en-GB"/>
        </w:rPr>
        <w:t xml:space="preserve"> &lt; 0)</w:t>
      </w:r>
      <w:r w:rsidR="002F5BD2">
        <w:rPr>
          <w:rFonts w:ascii="Times New Roman" w:eastAsia="Times New Roman" w:hAnsi="Times New Roman" w:cs="Times New Roman"/>
          <w:color w:val="000000"/>
          <w:sz w:val="24"/>
          <w:szCs w:val="24"/>
          <w:lang w:eastAsia="en-GB"/>
        </w:rPr>
        <w:t xml:space="preserve"> (Appendix 6)</w:t>
      </w:r>
      <w:r w:rsidR="00722B83">
        <w:rPr>
          <w:rFonts w:ascii="Times New Roman" w:eastAsia="Times New Roman" w:hAnsi="Times New Roman" w:cs="Times New Roman"/>
          <w:color w:val="000000"/>
          <w:sz w:val="24"/>
          <w:szCs w:val="24"/>
          <w:lang w:eastAsia="en-GB"/>
        </w:rPr>
        <w:t xml:space="preserve">. </w:t>
      </w:r>
    </w:p>
    <w:p w14:paraId="3A36C01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2" w:name="_Toc44088864"/>
      <w:r>
        <w:rPr>
          <w:rFonts w:ascii="Times New Roman" w:eastAsia="Times New Roman" w:hAnsi="Times New Roman" w:cs="Times New Roman"/>
          <w:i/>
          <w:iCs/>
          <w:color w:val="auto"/>
          <w:u w:val="single"/>
          <w:lang w:eastAsia="en-GB"/>
        </w:rPr>
        <w:t>Identification of associated microbes and metabolites</w:t>
      </w:r>
      <w:bookmarkEnd w:id="22"/>
      <w:r>
        <w:rPr>
          <w:rFonts w:ascii="Times New Roman" w:eastAsia="Times New Roman" w:hAnsi="Times New Roman" w:cs="Times New Roman"/>
          <w:i/>
          <w:iCs/>
          <w:color w:val="auto"/>
          <w:u w:val="single"/>
          <w:lang w:eastAsia="en-GB"/>
        </w:rPr>
        <w:t> </w:t>
      </w:r>
    </w:p>
    <w:p w14:paraId="617424FE" w14:textId="6E334039"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D018A0">
        <w:rPr>
          <w:rFonts w:ascii="Times New Roman" w:eastAsia="Times New Roman" w:hAnsi="Times New Roman" w:cs="Times New Roman"/>
          <w:color w:val="000000"/>
          <w:sz w:val="24"/>
          <w:szCs w:val="24"/>
          <w:lang w:eastAsia="en-GB"/>
        </w:rPr>
        <w:t>9</w:t>
      </w:r>
      <w:r>
        <w:rPr>
          <w:rFonts w:ascii="Times New Roman" w:eastAsia="Times New Roman" w:hAnsi="Times New Roman" w:cs="Times New Roman"/>
          <w:color w:val="000000"/>
          <w:sz w:val="24"/>
          <w:szCs w:val="24"/>
          <w:lang w:eastAsia="en-GB"/>
        </w:rPr>
        <w:t xml:space="preserve"> of these metabolites were monoacylglycerols with the remaining metabolites being arachidonic acid and 2-arachidonoylglycerol (2-AG). One of these monoacylglycerols (MG(0:0/14:1(9Z)/0:0)) as well as 2-AG were also shown to have significantly different abundances between the 2 groups by the DA (p &lt; 0.05). </w:t>
      </w:r>
    </w:p>
    <w:p w14:paraId="783D616A" w14:textId="580C31D0" w:rsidR="008716E4" w:rsidRDefault="008716E4" w:rsidP="00927A13">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13 of the </w:t>
      </w:r>
      <w:r>
        <w:rPr>
          <w:rFonts w:ascii="Times New Roman" w:eastAsia="Times New Roman" w:hAnsi="Times New Roman" w:cs="Times New Roman"/>
          <w:color w:val="FF9900"/>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p>
    <w:p w14:paraId="6C0280E6" w14:textId="2E572A34" w:rsidR="009F688A" w:rsidRPr="00792D63" w:rsidRDefault="002C3481" w:rsidP="00B22073">
      <w:pPr>
        <w:spacing w:after="0" w:line="360" w:lineRule="auto"/>
        <w:jc w:val="both"/>
        <w:rPr>
          <w:rFonts w:ascii="Times New Roman" w:eastAsia="Times New Roman" w:hAnsi="Times New Roman" w:cs="Times New Roman"/>
          <w:sz w:val="24"/>
          <w:szCs w:val="24"/>
          <w:lang w:eastAsia="en-GB"/>
        </w:rPr>
      </w:pPr>
      <w:r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63B5AB9D" w14:textId="7B23A3DF" w:rsidR="00E57973" w:rsidRDefault="00E57973" w:rsidP="00466702">
      <w:pPr>
        <w:jc w:val="both"/>
      </w:pPr>
    </w:p>
    <w:p w14:paraId="2152ABCF" w14:textId="77777777" w:rsidR="00857FDE" w:rsidRDefault="00857FDE" w:rsidP="00466702">
      <w:pPr>
        <w:jc w:val="both"/>
      </w:pPr>
    </w:p>
    <w:p w14:paraId="704403D8" w14:textId="77777777" w:rsidR="00E57973" w:rsidRPr="00960A24" w:rsidRDefault="00E57973" w:rsidP="00E57973">
      <w:pPr>
        <w:pStyle w:val="Heading2"/>
        <w:rPr>
          <w:sz w:val="24"/>
          <w:szCs w:val="24"/>
          <w:u w:val="single"/>
        </w:rPr>
      </w:pPr>
      <w:bookmarkStart w:id="23" w:name="_Toc44088865"/>
      <w:commentRangeStart w:id="24"/>
      <w:r w:rsidRPr="00960A24">
        <w:rPr>
          <w:sz w:val="24"/>
          <w:szCs w:val="24"/>
          <w:u w:val="single"/>
        </w:rPr>
        <w:lastRenderedPageBreak/>
        <w:t>Discussion</w:t>
      </w:r>
      <w:commentRangeEnd w:id="24"/>
      <w:r>
        <w:rPr>
          <w:rStyle w:val="CommentReference"/>
          <w:rFonts w:asciiTheme="minorHAnsi" w:eastAsiaTheme="minorHAnsi" w:hAnsiTheme="minorHAnsi" w:cstheme="minorBidi"/>
          <w:b w:val="0"/>
          <w:bCs w:val="0"/>
          <w:lang w:eastAsia="en-US"/>
        </w:rPr>
        <w:commentReference w:id="24"/>
      </w:r>
      <w:bookmarkEnd w:id="23"/>
    </w:p>
    <w:p w14:paraId="7C5467F5" w14:textId="42F911F5"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 xml:space="preserve">diabetics. </w:t>
      </w:r>
      <w:r>
        <w:rPr>
          <w:color w:val="FF9900"/>
        </w:rPr>
        <w:t xml:space="preserve">The results were extended upon using </w:t>
      </w:r>
      <w:r>
        <w:rPr>
          <w:color w:val="FF0000"/>
        </w:rPr>
        <w:t>functional and integrative analyses</w:t>
      </w:r>
      <w:r>
        <w:rPr>
          <w:color w:val="FF9900"/>
        </w:rPr>
        <w:t xml:space="preserve"> which allowed for interpretation within a 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Pr>
          <w:color w:val="FF9900"/>
        </w:rPr>
        <w:t>were linked to the metabolomic differences, hence, suggesting an involvement in the host (</w:t>
      </w:r>
      <w:proofErr w:type="spellStart"/>
      <w:r>
        <w:rPr>
          <w:color w:val="FF9900"/>
        </w:rPr>
        <w:t>patho</w:t>
      </w:r>
      <w:proofErr w:type="spellEnd"/>
      <w:r>
        <w:rPr>
          <w:color w:val="FF9900"/>
        </w:rPr>
        <w:t>)physiology.</w:t>
      </w:r>
    </w:p>
    <w:p w14:paraId="7755F8C3" w14:textId="7FA4AD3D"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m</w:t>
      </w:r>
      <w:r>
        <w:rPr>
          <w:color w:val="FF0000"/>
        </w:rPr>
        <w:t xml:space="preserve"> </w:t>
      </w:r>
      <w:r>
        <w:rPr>
          <w:color w:val="000000"/>
        </w:rPr>
        <w:t xml:space="preserve">which coincides with the fact that these phyla are 3 of the most abundant phyla in the human gut </w:t>
      </w:r>
      <w:r w:rsidR="00792240">
        <w:rPr>
          <w:color w:val="000000"/>
        </w:rPr>
        <w:t xml:space="preserve"> </w:t>
      </w:r>
      <w:r w:rsidR="00792240">
        <w:rPr>
          <w:color w:val="000000"/>
        </w:rPr>
        <w:fldChar w:fldCharType="begin"/>
      </w:r>
      <w:r w:rsidR="00792240">
        <w:rPr>
          <w:color w:val="000000"/>
        </w:rPr>
        <w:instrText xml:space="preserve"> ADDIN EN.CITE &lt;EndNote&gt;&lt;Cite&gt;&lt;Author&gt;Khanna&lt;/Author&gt;&lt;Year&gt;2014&lt;/Year&gt;&lt;RecNum&gt;43&lt;/RecNum&gt;&lt;DisplayText&gt;(43)&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ic proceedings&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792240">
        <w:rPr>
          <w:noProof/>
          <w:color w:val="000000"/>
        </w:rPr>
        <w:t>(43)</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924ECF">
        <w:rPr>
          <w:color w:val="000000"/>
        </w:rPr>
        <w:instrText xml:space="preserve"> ADDIN EN.CITE &lt;EndNote&gt;&lt;Cite&gt;&lt;Author&gt;Zhang&lt;/Author&gt;&lt;Year&gt;2013&lt;/Year&gt;&lt;RecNum&gt;44&lt;/RecNum&gt;&lt;DisplayText&gt;(44)&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ence and Human Wellness&lt;/secondary-title&gt;&lt;/titles&gt;&lt;periodical&gt;&lt;full-title&gt;Food Science and Human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924ECF">
        <w:rPr>
          <w:noProof/>
          <w:color w:val="000000"/>
        </w:rPr>
        <w:t>(44)</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9F3600">
        <w:rPr>
          <w:color w:val="000000"/>
        </w:rPr>
        <w:instrText xml:space="preserve"> ADDIN EN.CITE &lt;EndNote&gt;&lt;Cite&gt;&lt;Author&gt;Tilg&lt;/Author&gt;&lt;Year&gt;2011&lt;/Year&gt;&lt;RecNum&gt;45&lt;/RecNum&gt;&lt;DisplayText&gt;(45)&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The Journal of clinical investigation&lt;/secondary-title&gt;&lt;/titles&gt;&lt;periodical&gt;&lt;full-title&gt;The Journal of clinical investigation&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9F3600">
        <w:rPr>
          <w:noProof/>
          <w:color w:val="000000"/>
        </w:rPr>
        <w:t>(45)</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Furthermore, </w:t>
      </w:r>
      <w:r w:rsidR="004934F4">
        <w:rPr>
          <w:color w:val="000000"/>
        </w:rPr>
        <w:t>the fact that</w:t>
      </w:r>
      <w:r w:rsidR="002A62F8">
        <w:rPr>
          <w:color w:val="000000"/>
        </w:rPr>
        <w:t xml:space="preserve"> </w:t>
      </w:r>
      <w:r w:rsidR="00B86C9C">
        <w:rPr>
          <w:color w:val="000000"/>
        </w:rPr>
        <w:t xml:space="preserve">diet was not recorded could </w:t>
      </w:r>
      <w:r w:rsidR="002A62F8">
        <w:rPr>
          <w:color w:val="000000"/>
        </w:rPr>
        <w:t xml:space="preserve">also have had an influence on this ratio chang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5301C1">
        <w:rPr>
          <w:color w:val="000000"/>
        </w:rPr>
        <w:t>is able to influence t</w:t>
      </w:r>
      <w:r w:rsidR="005D577C">
        <w:rPr>
          <w:color w:val="000000"/>
        </w:rPr>
        <w:t xml:space="preserve">he microbiome independent of BMI and diet. </w:t>
      </w:r>
    </w:p>
    <w:p w14:paraId="70FB72B9" w14:textId="590B4B80"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between the sampl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taken into account. </w:t>
      </w:r>
      <w:r w:rsidR="00964009" w:rsidRPr="00336B62">
        <w:rPr>
          <w:color w:val="ED7D31" w:themeColor="accent2"/>
        </w:rPr>
        <w:t>For instance, both ethnicity and diet have been shown to affect microbiome composition</w:t>
      </w:r>
      <w:r w:rsidR="006A10D5">
        <w:rPr>
          <w:color w:val="ED7D31" w:themeColor="accent2"/>
        </w:rPr>
        <w:t xml:space="preserve"> </w:t>
      </w:r>
      <w:r w:rsidR="006A10D5">
        <w:rPr>
          <w:color w:val="ED7D31" w:themeColor="accent2"/>
        </w:rPr>
        <w:fldChar w:fldCharType="begin"/>
      </w:r>
      <w:r w:rsidR="00D143FE">
        <w:rPr>
          <w:color w:val="ED7D31" w:themeColor="accent2"/>
        </w:rPr>
        <w:instrText xml:space="preserve"> ADDIN EN.CITE &lt;EndNote&gt;&lt;Cite&gt;&lt;Author&gt;Gaulke&lt;/Author&gt;&lt;Year&gt;2018&lt;/Year&gt;&lt;RecNum&gt;46&lt;/RecNum&gt;&lt;DisplayText&gt;(46, 47)&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ure medicine&lt;/secondary-title&gt;&lt;/titles&gt;&lt;periodical&gt;&lt;full-title&gt;Nature medicine&lt;/full-title&gt;&lt;/periodical&gt;&lt;pages&gt;1495-1496&lt;/pages&gt;&lt;volume&gt;24&lt;/volume&gt;&lt;number&gt;10&lt;/number&gt;&lt;dates&gt;&lt;year&gt;2018&lt;/year&gt;&lt;/dates&gt;&lt;isbn&gt;1546-170X&lt;/isbn&gt;&lt;urls&gt;&lt;/urls&gt;&lt;/record&gt;&lt;/Cite&gt;&lt;Cite&gt;&lt;Author&gt;David&lt;/Author&gt;&lt;Year&gt;2014&lt;/Year&gt;&lt;RecNum&gt;47&lt;/RecNum&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6A10D5">
        <w:rPr>
          <w:color w:val="ED7D31" w:themeColor="accent2"/>
        </w:rPr>
        <w:fldChar w:fldCharType="separate"/>
      </w:r>
      <w:r w:rsidR="00D143FE">
        <w:rPr>
          <w:noProof/>
          <w:color w:val="ED7D31" w:themeColor="accent2"/>
        </w:rPr>
        <w:t>(46, 47)</w:t>
      </w:r>
      <w:r w:rsidR="006A10D5">
        <w:rPr>
          <w:color w:val="ED7D31" w:themeColor="accent2"/>
        </w:rPr>
        <w:fldChar w:fldCharType="end"/>
      </w:r>
      <w:r w:rsidR="00D143FE">
        <w:rPr>
          <w:rStyle w:val="Hyperlink"/>
          <w:color w:val="ED7D31" w:themeColor="accent2"/>
          <w:u w:val="none"/>
        </w:rPr>
        <w:t xml:space="preserve"> </w:t>
      </w:r>
      <w:r w:rsidR="0099729B" w:rsidRPr="00336B62">
        <w:rPr>
          <w:color w:val="ED7D31" w:themeColor="accent2"/>
        </w:rPr>
        <w:t xml:space="preserve">but wer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6E0CB3" w:rsidRPr="00336B62">
        <w:rPr>
          <w:color w:val="ED7D31" w:themeColor="accent2"/>
        </w:rPr>
        <w:t>,</w:t>
      </w:r>
      <w:r w:rsidR="00964009" w:rsidRPr="00336B62">
        <w:rPr>
          <w:color w:val="ED7D31" w:themeColor="accent2"/>
        </w:rPr>
        <w:t xml:space="preserve"> </w:t>
      </w:r>
      <w:r w:rsidR="00990DBA">
        <w:rPr>
          <w:color w:val="ED7D31" w:themeColor="accent2"/>
        </w:rPr>
        <w:t>thus</w:t>
      </w:r>
      <w:r w:rsidR="00964009" w:rsidRPr="00336B62">
        <w:rPr>
          <w:color w:val="ED7D31" w:themeColor="accent2"/>
        </w:rPr>
        <w:t xml:space="preserve">, could </w:t>
      </w:r>
      <w:r w:rsidR="00964009" w:rsidRPr="00336B62">
        <w:rPr>
          <w:color w:val="ED7D31" w:themeColor="accent2"/>
        </w:rPr>
        <w:lastRenderedPageBreak/>
        <w:t xml:space="preserve">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7EADA88A" w:rsidR="00E57973" w:rsidRPr="005C2B87" w:rsidRDefault="00E57973" w:rsidP="00E57973">
      <w:pPr>
        <w:pStyle w:val="NormalWeb"/>
        <w:spacing w:before="0" w:beforeAutospacing="0" w:after="0" w:afterAutospacing="0" w:line="360" w:lineRule="auto"/>
        <w:jc w:val="both"/>
        <w:rPr>
          <w:color w:val="000000"/>
        </w:rPr>
      </w:pPr>
      <w:r>
        <w:rPr>
          <w:color w:val="000000"/>
        </w:rPr>
        <w:t>For instance, the OTU more abundant in the IR condition that had the greatest discrepancy in abundance compared to the IS condition (</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4E3D26">
        <w:rPr>
          <w:color w:val="000000"/>
        </w:rPr>
        <w:instrText xml:space="preserve"> ADDIN EN.CITE &lt;EndNote&gt;&lt;Cite&gt;&lt;Author&gt;Moreno-Indias&lt;/Author&gt;&lt;Year&gt;2016&lt;/Year&gt;&lt;RecNum&gt;48&lt;/RecNum&gt;&lt;DisplayText&gt;(48)&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erican journal of translational research&lt;/secondary-title&gt;&lt;/titles&gt;&lt;periodical&gt;&lt;full-title&gt;American journal of translational research&lt;/full-title&gt;&lt;/periodical&gt;&lt;pages&gt;5672&lt;/pages&gt;&lt;volume&gt;8&lt;/volume&gt;&lt;number&gt;12&lt;/number&gt;&lt;dates&gt;&lt;year&gt;2016&lt;/year&gt;&lt;/dates&gt;&lt;urls&gt;&lt;/urls&gt;&lt;/record&gt;&lt;/Cite&gt;&lt;/EndNote&gt;</w:instrText>
      </w:r>
      <w:r w:rsidR="004E3D26">
        <w:rPr>
          <w:color w:val="000000"/>
        </w:rPr>
        <w:fldChar w:fldCharType="separate"/>
      </w:r>
      <w:r w:rsidR="004E3D26">
        <w:rPr>
          <w:noProof/>
          <w:color w:val="000000"/>
        </w:rPr>
        <w:t>(48)</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r>
        <w:rPr>
          <w:color w:val="000000"/>
        </w:rPr>
        <w:t xml:space="preserve">was found to be less abundant in the IR condition and to be the microbe contributing the 2nd most to the metagenomic separation of the groups.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3D2F41">
        <w:rPr>
          <w:color w:val="000000"/>
        </w:rPr>
        <w:instrText xml:space="preserve"> ADDIN EN.CITE &lt;EndNote&gt;&lt;Cite&gt;&lt;Author&gt;Ganesan&lt;/Author&gt;&lt;Year&gt;2018&lt;/Year&gt;&lt;RecNum&gt;49&lt;/RecNum&gt;&lt;DisplayText&gt;(49)&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ernational journal of molecular sciences&lt;/secondary-title&gt;&lt;/titles&gt;&lt;periodical&gt;&lt;full-title&gt;International journal of molecular sciences&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3D2F41">
        <w:rPr>
          <w:noProof/>
          <w:color w:val="000000"/>
        </w:rPr>
        <w:t>(49)</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proofErr w:type="spellStart"/>
      <w:r>
        <w:rPr>
          <w:i/>
          <w:iCs/>
          <w:color w:val="000000"/>
        </w:rPr>
        <w:t>F.prausnitzii</w:t>
      </w:r>
      <w:proofErr w:type="spellEnd"/>
      <w:r>
        <w:rPr>
          <w:color w:val="000000"/>
        </w:rPr>
        <w:t xml:space="preserve">. This could suggest a possible link between the host metabolome and the presence of </w:t>
      </w:r>
      <w:proofErr w:type="spellStart"/>
      <w:r>
        <w:rPr>
          <w:i/>
          <w:iCs/>
          <w:color w:val="000000"/>
        </w:rPr>
        <w:t>F.prausnitzii</w:t>
      </w:r>
      <w:proofErr w:type="spellEnd"/>
      <w:r>
        <w:rPr>
          <w:color w:val="000000"/>
        </w:rPr>
        <w:t xml:space="preserve">. For instance, one of the metabolites generated from the same analysis and which was deemed to be significantly less abundant in IR was 2-AG. Increased levels of 2-AG have been associated with administration of </w:t>
      </w:r>
      <w:proofErr w:type="spellStart"/>
      <w:r>
        <w:rPr>
          <w:i/>
          <w:iCs/>
          <w:color w:val="000000"/>
        </w:rPr>
        <w:t>Akkermansia</w:t>
      </w:r>
      <w:proofErr w:type="spellEnd"/>
      <w:r>
        <w:rPr>
          <w:i/>
          <w:iCs/>
          <w:color w:val="000000"/>
        </w:rPr>
        <w:t xml:space="preserve"> </w:t>
      </w:r>
      <w:proofErr w:type="spellStart"/>
      <w:r>
        <w:rPr>
          <w:i/>
          <w:iCs/>
          <w:color w:val="000000"/>
        </w:rPr>
        <w:t>muciniphila</w:t>
      </w:r>
      <w:proofErr w:type="spellEnd"/>
      <w:r>
        <w:rPr>
          <w:color w:val="000000"/>
        </w:rPr>
        <w:t xml:space="preserve"> </w:t>
      </w:r>
      <w:r w:rsidR="004E4502">
        <w:rPr>
          <w:color w:val="000000"/>
        </w:rPr>
        <w:fldChar w:fldCharType="begin"/>
      </w:r>
      <w:r w:rsidR="004E4502">
        <w:rPr>
          <w:color w:val="000000"/>
        </w:rPr>
        <w:instrText xml:space="preserve"> ADDIN EN.CITE &lt;EndNote&gt;&lt;Cite&gt;&lt;Author&gt;Baptista&lt;/Author&gt;&lt;Year&gt;2020&lt;/Year&gt;&lt;RecNum&gt;50&lt;/RecNum&gt;&lt;DisplayText&gt;(50)&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iers in Nutrition&lt;/secondary-title&gt;&lt;/titles&gt;&lt;periodical&gt;&lt;full-title&gt;Frontiers in nutrition&lt;/full-title&gt;&lt;/periodical&gt;&lt;pages&gt;17&lt;/pages&gt;&lt;volume&gt;7&lt;/volume&gt;&lt;dates&gt;&lt;year&gt;2020&lt;/year&gt;&lt;/dates&gt;&lt;isbn&gt;2296-861X&lt;/isbn&gt;&lt;urls&gt;&lt;/urls&gt;&lt;/record&gt;&lt;/Cite&gt;&lt;/EndNote&gt;</w:instrText>
      </w:r>
      <w:r w:rsidR="004E4502">
        <w:rPr>
          <w:color w:val="000000"/>
        </w:rPr>
        <w:fldChar w:fldCharType="separate"/>
      </w:r>
      <w:r w:rsidR="004E4502">
        <w:rPr>
          <w:noProof/>
          <w:color w:val="000000"/>
        </w:rPr>
        <w:t>(50)</w:t>
      </w:r>
      <w:r w:rsidR="004E4502">
        <w:rPr>
          <w:color w:val="000000"/>
        </w:rPr>
        <w:fldChar w:fldCharType="end"/>
      </w:r>
      <w:r>
        <w:rPr>
          <w:color w:val="000000"/>
        </w:rPr>
        <w:t xml:space="preserve">, a bacteria that has been shown to cross-feed </w:t>
      </w:r>
      <w:proofErr w:type="spellStart"/>
      <w:r>
        <w:rPr>
          <w:i/>
          <w:iCs/>
          <w:color w:val="000000"/>
        </w:rPr>
        <w:t>F.prausnitzii</w:t>
      </w:r>
      <w:proofErr w:type="spellEnd"/>
      <w:r>
        <w:rPr>
          <w:i/>
          <w:iCs/>
          <w:color w:val="000000"/>
        </w:rPr>
        <w:t xml:space="preserve"> </w:t>
      </w:r>
      <w:r w:rsidR="00593D0C">
        <w:rPr>
          <w:i/>
          <w:iCs/>
          <w:color w:val="000000"/>
        </w:rPr>
        <w:fldChar w:fldCharType="begin"/>
      </w:r>
      <w:r w:rsidR="00593D0C">
        <w:rPr>
          <w:i/>
          <w:iCs/>
          <w:color w:val="000000"/>
        </w:rPr>
        <w:instrText xml:space="preserve"> ADDIN EN.CITE &lt;EndNote&gt;&lt;Cite&gt;&lt;Author&gt;Lopez-Siles&lt;/Author&gt;&lt;Year&gt;2018&lt;/Year&gt;&lt;RecNum&gt;51&lt;/RecNum&gt;&lt;DisplayText&gt;(51)&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iers in cellular and infection microbiology&lt;/secondary-title&gt;&lt;/titles&gt;&lt;periodical&gt;&lt;full-title&gt;Frontiers in cellular and infection microbiology&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593D0C">
        <w:rPr>
          <w:i/>
          <w:iCs/>
          <w:noProof/>
          <w:color w:val="000000"/>
        </w:rPr>
        <w:t>(51)</w:t>
      </w:r>
      <w:r w:rsidR="00593D0C">
        <w:rPr>
          <w:i/>
          <w:iCs/>
          <w:color w:val="000000"/>
        </w:rPr>
        <w:fldChar w:fldCharType="end"/>
      </w:r>
      <w:r>
        <w:rPr>
          <w:color w:val="000000"/>
        </w:rPr>
        <w:t>. Therefore, the lower abundance of</w:t>
      </w:r>
      <w:r>
        <w:rPr>
          <w:i/>
          <w:iCs/>
          <w:color w:val="000000"/>
        </w:rPr>
        <w:t xml:space="preserve"> </w:t>
      </w:r>
      <w:proofErr w:type="spellStart"/>
      <w:r>
        <w:rPr>
          <w:i/>
          <w:iCs/>
          <w:color w:val="000000"/>
        </w:rPr>
        <w:t>F.prausnitzii</w:t>
      </w:r>
      <w:proofErr w:type="spellEnd"/>
      <w:r>
        <w:rPr>
          <w:color w:val="000000"/>
        </w:rPr>
        <w:t xml:space="preserve"> in IR may explain the lower 2-AG levels since it may be an indication of low </w:t>
      </w:r>
      <w:r>
        <w:rPr>
          <w:i/>
          <w:iCs/>
          <w:color w:val="000000"/>
        </w:rPr>
        <w:t xml:space="preserve">A. </w:t>
      </w:r>
      <w:proofErr w:type="spellStart"/>
      <w:r>
        <w:rPr>
          <w:i/>
          <w:iCs/>
          <w:color w:val="000000"/>
        </w:rPr>
        <w:t>muciniphila</w:t>
      </w:r>
      <w:proofErr w:type="spellEnd"/>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29CECEAE"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6104C3">
        <w:rPr>
          <w:color w:val="000000"/>
        </w:rPr>
        <w:instrText xml:space="preserve"> ADDIN EN.CITE &lt;EndNote&gt;&lt;Cite&gt;&lt;Author&gt;Krott&lt;/Author&gt;&lt;Year&gt;2016&lt;/Year&gt;&lt;RecNum&gt;52&lt;/RecNum&gt;&lt;DisplayText&gt;(52)&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ournal of lipid research&lt;/secondary-title&gt;&lt;/titles&gt;&lt;periodical&gt;&lt;full-title&gt;Journal of lipid research&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6104C3">
        <w:rPr>
          <w:noProof/>
          <w:color w:val="000000"/>
        </w:rPr>
        <w:t>(52)</w:t>
      </w:r>
      <w:r w:rsidR="006104C3">
        <w:rPr>
          <w:color w:val="000000"/>
        </w:rPr>
        <w:fldChar w:fldCharType="end"/>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AD69CF">
        <w:rPr>
          <w:color w:val="000000"/>
        </w:rPr>
        <w:instrText xml:space="preserve"> ADDIN EN.CITE &lt;EndNote&gt;&lt;Cite&gt;&lt;Author&gt;Camastra&lt;/Author&gt;&lt;Year&gt;1999&lt;/Year&gt;&lt;RecNum&gt;53&lt;/RecNum&gt;&lt;DisplayText&gt;(53, 54)&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ernational journal of obesity&lt;/secondary-title&gt;&lt;/titles&gt;&lt;periodical&gt;&lt;full-title&gt;International journal of obesity&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olism&lt;/secondary-title&gt;&lt;/titles&gt;&lt;periodical&gt;&lt;full-title&gt;Cell metabolism&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AD69CF">
        <w:rPr>
          <w:noProof/>
          <w:color w:val="000000"/>
        </w:rPr>
        <w:t>(53, 54)</w:t>
      </w:r>
      <w:r w:rsidR="007D3F9A">
        <w:rPr>
          <w:color w:val="000000"/>
        </w:rPr>
        <w:fldChar w:fldCharType="end"/>
      </w:r>
      <w:r w:rsidR="00AD69CF">
        <w:rPr>
          <w:color w:val="000000"/>
        </w:rPr>
        <w:t>.</w:t>
      </w:r>
    </w:p>
    <w:p w14:paraId="2CD8A118" w14:textId="384CE644"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pathway analys</w:t>
      </w:r>
      <w:r w:rsidR="001B213F">
        <w:rPr>
          <w:color w:val="000000"/>
        </w:rPr>
        <w:t>is</w:t>
      </w:r>
      <w:r>
        <w:rPr>
          <w:color w:val="000000"/>
        </w:rPr>
        <w:t xml:space="preserve">. One of these being the D-glutamine and D-glutamate metabolism pathway. </w:t>
      </w:r>
      <w:r w:rsidR="005A6A78">
        <w:rPr>
          <w:color w:val="000000"/>
        </w:rPr>
        <w:t xml:space="preserve">This pathway </w:t>
      </w:r>
      <w:r w:rsidR="00721125">
        <w:rPr>
          <w:color w:val="000000"/>
        </w:rPr>
        <w:t>involved one significantly altered metabolite</w:t>
      </w:r>
      <w:r w:rsidR="005D7116">
        <w:rPr>
          <w:color w:val="000000"/>
        </w:rPr>
        <w:t xml:space="preserve"> called </w:t>
      </w:r>
      <w:r>
        <w:rPr>
          <w:color w:val="000000"/>
        </w:rPr>
        <w:t>L-glutamate</w:t>
      </w:r>
      <w:r w:rsidR="008B5136">
        <w:rPr>
          <w:color w:val="000000"/>
        </w:rPr>
        <w:t>,</w:t>
      </w:r>
      <w:r>
        <w:rPr>
          <w:color w:val="000000"/>
        </w:rPr>
        <w:t xml:space="preserve"> which </w:t>
      </w:r>
      <w:r w:rsidRPr="00DE1396">
        <w:rPr>
          <w:color w:val="000000"/>
        </w:rPr>
        <w:t xml:space="preserve">was found to be significantly more abundant in the IR subjects of this study. This change in abundance coincides with previous literature showing an association between high glutamate levels and T2D </w:t>
      </w:r>
      <w:r w:rsidR="00DF7E87" w:rsidRPr="00DE1396">
        <w:rPr>
          <w:color w:val="000000"/>
        </w:rPr>
        <w:fldChar w:fldCharType="begin"/>
      </w:r>
      <w:r w:rsidR="00DF7E87" w:rsidRPr="00DE1396">
        <w:rPr>
          <w:color w:val="000000"/>
        </w:rPr>
        <w:instrText xml:space="preserve"> ADDIN EN.CITE &lt;EndNote&gt;&lt;Cite&gt;&lt;Author&gt;Liu&lt;/Author&gt;&lt;Year&gt;2019&lt;/Year&gt;&lt;RecNum&gt;55&lt;/RecNum&gt;&lt;DisplayText&gt;(55)&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ition, Metabolism and Cardiovascular Diseases&lt;/secondary-title&gt;&lt;/titles&gt;&lt;periodical&gt;&lt;full-title&gt;Nutrition, Metabolism and Cardiovascular Diseases&lt;/full-title&gt;&lt;/periodical&gt;&lt;pages&gt;1040-1049&lt;/pages&gt;&lt;volume&gt;29&lt;/volume&gt;&lt;number&gt;10&lt;/number&gt;&lt;dates&gt;&lt;year&gt;2019&lt;/year&gt;&lt;/dates&gt;&lt;isbn&gt;0939-4753&lt;/isbn&gt;&lt;urls&gt;&lt;/urls&gt;&lt;/record&gt;&lt;/Cite&gt;&lt;/EndNote&gt;</w:instrText>
      </w:r>
      <w:r w:rsidR="00DF7E87" w:rsidRPr="00DE1396">
        <w:rPr>
          <w:color w:val="000000"/>
        </w:rPr>
        <w:fldChar w:fldCharType="separate"/>
      </w:r>
      <w:r w:rsidR="00DF7E87" w:rsidRPr="00DE1396">
        <w:rPr>
          <w:noProof/>
          <w:color w:val="000000"/>
        </w:rPr>
        <w:t>(55)</w:t>
      </w:r>
      <w:r w:rsidR="00DF7E87" w:rsidRPr="00DE1396">
        <w:rPr>
          <w:color w:val="000000"/>
        </w:rPr>
        <w:fldChar w:fldCharType="end"/>
      </w:r>
      <w:r w:rsidRPr="00DE1396">
        <w:rPr>
          <w:color w:val="000000"/>
        </w:rPr>
        <w:t>, potentially due to the fact that it can be used as an alternative energy source</w:t>
      </w:r>
      <w:r w:rsidR="007F7483" w:rsidRPr="00DE1396">
        <w:rPr>
          <w:color w:val="000000"/>
        </w:rPr>
        <w:t xml:space="preserve"> </w:t>
      </w:r>
      <w:r w:rsidR="007F7483" w:rsidRPr="00DE1396">
        <w:rPr>
          <w:color w:val="000000"/>
        </w:rPr>
        <w:fldChar w:fldCharType="begin"/>
      </w:r>
      <w:r w:rsidR="007F7483" w:rsidRPr="00DE1396">
        <w:rPr>
          <w:color w:val="000000"/>
        </w:rPr>
        <w:instrText xml:space="preserve"> ADDIN EN.CITE &lt;EndNote&gt;&lt;Cite&gt;&lt;Author&gt;Roberts&lt;/Author&gt;&lt;Year&gt;2014&lt;/Year&gt;&lt;RecNum&gt;56&lt;/RecNum&gt;&lt;DisplayText&gt;(56)&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The lancet diabetes &amp;amp; endocrinology&lt;/secondary-title&gt;&lt;/titles&gt;&lt;periodical&gt;&lt;full-title&gt;The lancet diabetes &amp;amp; endocrinology&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7F7483" w:rsidRPr="00DE1396">
        <w:rPr>
          <w:noProof/>
          <w:color w:val="000000"/>
        </w:rPr>
        <w:t>(56)</w:t>
      </w:r>
      <w:r w:rsidR="007F7483" w:rsidRPr="00DE1396">
        <w:rPr>
          <w:color w:val="000000"/>
        </w:rPr>
        <w:fldChar w:fldCharType="end"/>
      </w:r>
      <w:r w:rsidRPr="00DE1396">
        <w:rPr>
          <w:color w:val="000000"/>
        </w:rPr>
        <w:t>.</w:t>
      </w:r>
      <w:r>
        <w:rPr>
          <w:color w:val="000000"/>
        </w:rPr>
        <w:t> </w:t>
      </w:r>
    </w:p>
    <w:p w14:paraId="0DA8D842" w14:textId="597B4691" w:rsidR="00E57973" w:rsidRDefault="00E57973" w:rsidP="00E57973">
      <w:pPr>
        <w:pStyle w:val="NormalWeb"/>
        <w:spacing w:before="0" w:beforeAutospacing="0" w:after="0" w:afterAutospacing="0" w:line="360" w:lineRule="auto"/>
        <w:jc w:val="both"/>
      </w:pPr>
      <w:r>
        <w:rPr>
          <w:color w:val="000000"/>
        </w:rPr>
        <w:lastRenderedPageBreak/>
        <w:t xml:space="preserve">However, this adaptive increase in glutamate levels may result in decreased insulin secretion by accelerating beta-cell dysfunction through excessive NMDA receptor activation </w:t>
      </w:r>
      <w:r w:rsidR="00CD04A1">
        <w:rPr>
          <w:color w:val="000000"/>
        </w:rPr>
        <w:fldChar w:fldCharType="begin"/>
      </w:r>
      <w:r w:rsidR="00CD04A1">
        <w:rPr>
          <w:color w:val="000000"/>
        </w:rPr>
        <w:instrText xml:space="preserve"> ADDIN EN.CITE &lt;EndNote&gt;&lt;Cite&gt;&lt;Author&gt;Huang&lt;/Author&gt;&lt;Year&gt;2017&lt;/Year&gt;&lt;RecNum&gt;57&lt;/RecNum&gt;&lt;DisplayText&gt;(57)&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entific reports&lt;/secondary-title&gt;&lt;/titles&gt;&lt;periodical&gt;&lt;full-title&gt;Scientific reports&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CD04A1">
        <w:rPr>
          <w:noProof/>
          <w:color w:val="000000"/>
        </w:rPr>
        <w:t>(57)</w:t>
      </w:r>
      <w:r w:rsidR="00CD04A1">
        <w:rPr>
          <w:color w:val="000000"/>
        </w:rPr>
        <w:fldChar w:fldCharType="end"/>
      </w:r>
      <w:r>
        <w:rPr>
          <w:color w:val="000000"/>
        </w:rPr>
        <w:t xml:space="preserve">. This reduced insulin secretion along with the presence of insulin resistance in the IR group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5D5E4B">
        <w:rPr>
          <w:color w:val="000000"/>
        </w:rPr>
        <w:instrText xml:space="preserve"> ADDIN EN.CITE &lt;EndNote&gt;&lt;Cite&gt;&lt;Author&gt;Kotite&lt;/Author&gt;&lt;Year&gt;2003&lt;/Year&gt;&lt;RecNum&gt;58&lt;/RecNum&gt;&lt;DisplayText&gt;(58)&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ournal of lipid research&lt;/secondary-title&gt;&lt;/titles&gt;&lt;periodical&gt;&lt;full-title&gt;Journal of lipid research&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5D5E4B">
        <w:rPr>
          <w:noProof/>
          <w:color w:val="000000"/>
        </w:rPr>
        <w:t>(58)</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8E591C">
        <w:rPr>
          <w:color w:val="000000"/>
        </w:rPr>
        <w:instrText xml:space="preserve"> ADDIN EN.CITE &lt;EndNote&gt;&lt;Cite&gt;&lt;Author&gt;Allan&lt;/Author&gt;&lt;Year&gt;1996&lt;/Year&gt;&lt;RecNum&gt;59&lt;/RecNum&gt;&lt;DisplayText&gt;(59)&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ournal of lipid research&lt;/secondary-title&gt;&lt;/titles&gt;&lt;periodical&gt;&lt;full-title&gt;Journal of lipid research&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8E591C">
        <w:rPr>
          <w:noProof/>
          <w:color w:val="000000"/>
        </w:rPr>
        <w:t>(59)</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7360EA">
        <w:rPr>
          <w:color w:val="000000"/>
        </w:rPr>
        <w:instrText xml:space="preserve"> ADDIN EN.CITE &lt;EndNote&gt;&lt;Cite&gt;&lt;Author&gt;Chistiakov&lt;/Author&gt;&lt;Year&gt;2016&lt;/Year&gt;&lt;RecNum&gt;60&lt;/RecNum&gt;&lt;DisplayText&gt;(60)&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oratory Investigation&lt;/secondary-title&gt;&lt;/titles&gt;&lt;periodical&gt;&lt;full-title&gt;Laboratory Investigation&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7360EA">
        <w:rPr>
          <w:noProof/>
          <w:color w:val="000000"/>
        </w:rPr>
        <w:t>(60)</w:t>
      </w:r>
      <w:r w:rsidR="007360EA">
        <w:rPr>
          <w:color w:val="000000"/>
        </w:rPr>
        <w:fldChar w:fldCharType="end"/>
      </w:r>
      <w:r>
        <w:rPr>
          <w:color w:val="000000"/>
        </w:rPr>
        <w:t xml:space="preserve"> and APOD </w:t>
      </w:r>
      <w:r w:rsidR="004C63A2">
        <w:rPr>
          <w:color w:val="000000"/>
        </w:rPr>
        <w:fldChar w:fldCharType="begin"/>
      </w:r>
      <w:r w:rsidR="004C63A2">
        <w:rPr>
          <w:color w:val="000000"/>
        </w:rPr>
        <w:instrText xml:space="preserve"> ADDIN EN.CITE &lt;EndNote&gt;&lt;Cite&gt;&lt;Author&gt;Perdomo&lt;/Author&gt;&lt;Year&gt;2009&lt;/Year&gt;&lt;RecNum&gt;61&lt;/RecNum&gt;&lt;DisplayText&gt;(61)&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4C63A2">
        <w:rPr>
          <w:noProof/>
          <w:color w:val="000000"/>
        </w:rPr>
        <w:t>(61)</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59770F">
        <w:rPr>
          <w:color w:val="000000"/>
        </w:rPr>
        <w:instrText xml:space="preserve"> ADDIN EN.CITE &lt;EndNote&gt;&lt;Cite&gt;&lt;Author&gt;Karhapää&lt;/Author&gt;&lt;Year&gt;1994&lt;/Year&gt;&lt;RecNum&gt;62&lt;/RecNum&gt;&lt;DisplayText&gt;(62, 63)&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59770F">
        <w:rPr>
          <w:noProof/>
          <w:color w:val="000000"/>
        </w:rPr>
        <w:t>(62, 63)</w:t>
      </w:r>
      <w:r w:rsidR="005B0636">
        <w:rPr>
          <w:color w:val="000000"/>
        </w:rPr>
        <w:fldChar w:fldCharType="end"/>
      </w:r>
      <w:r>
        <w:rPr>
          <w:color w:val="000000"/>
        </w:rPr>
        <w:t xml:space="preserve">.  Other non-APO proteins have also been found on HDL particles, some of which are involved in the complement system such as C4A </w:t>
      </w:r>
      <w:r w:rsidR="00BA3EBF">
        <w:rPr>
          <w:color w:val="000000"/>
        </w:rPr>
        <w:fldChar w:fldCharType="begin"/>
      </w:r>
      <w:r w:rsidR="00BA3EBF">
        <w:rPr>
          <w:color w:val="000000"/>
        </w:rPr>
        <w:instrText xml:space="preserve"> ADDIN EN.CITE &lt;EndNote&gt;&lt;Cite&gt;&lt;Author&gt;von Zychlinski&lt;/Author&gt;&lt;Year&gt;2015&lt;/Year&gt;&lt;RecNum&gt;64&lt;/RecNum&gt;&lt;DisplayText&gt;(64)&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ational Proteomics&lt;/secondary-title&gt;&lt;/titles&gt;&lt;periodical&gt;&lt;full-title&gt;Translationa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BA3EBF">
        <w:rPr>
          <w:noProof/>
          <w:color w:val="000000"/>
        </w:rPr>
        <w:t>(64)</w:t>
      </w:r>
      <w:r w:rsidR="00BA3EBF">
        <w:rPr>
          <w:color w:val="000000"/>
        </w:rPr>
        <w:fldChar w:fldCharType="end"/>
      </w:r>
      <w:r>
        <w:rPr>
          <w:color w:val="000000"/>
        </w:rPr>
        <w:t xml:space="preserve">. Like APOA1 and APOD, C4A was less abundant in the IR group compared to the IS group of this study and so could </w:t>
      </w:r>
      <w:r w:rsidRPr="00E27FE0">
        <w:rPr>
          <w:color w:val="ED7D31" w:themeColor="accent2"/>
        </w:rPr>
        <w:t xml:space="preserve">indicate </w:t>
      </w:r>
      <w:r w:rsidR="002A6679" w:rsidRPr="00E27FE0">
        <w:rPr>
          <w:color w:val="ED7D31" w:themeColor="accent2"/>
        </w:rPr>
        <w:t>dyslipidaemia</w:t>
      </w:r>
      <w:r w:rsidRPr="00E27FE0">
        <w:rPr>
          <w:color w:val="ED7D31" w:themeColor="accent2"/>
        </w:rPr>
        <w:t xml:space="preserve"> as </w:t>
      </w:r>
      <w:r w:rsidR="002A6679" w:rsidRPr="00E27FE0">
        <w:rPr>
          <w:color w:val="ED7D31" w:themeColor="accent2"/>
        </w:rPr>
        <w:t>seen with the</w:t>
      </w:r>
      <w:r w:rsidRPr="00E27FE0">
        <w:rPr>
          <w:color w:val="ED7D31" w:themeColor="accent2"/>
        </w:rPr>
        <w:t xml:space="preserve"> apolipoproteins</w:t>
      </w:r>
      <w:r>
        <w:rPr>
          <w:color w:val="000000"/>
        </w:rPr>
        <w:t xml:space="preserve">. 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of </w:t>
      </w:r>
      <w:r>
        <w:rPr>
          <w:color w:val="FF9900"/>
        </w:rPr>
        <w:t xml:space="preserve">components </w:t>
      </w:r>
      <w:r>
        <w:rPr>
          <w:color w:val="000000"/>
        </w:rPr>
        <w:t>involved in the pathway. Therefore, it is possible that these pathways are not altered enough to produce a noticeable difference between the IR and IS group.</w:t>
      </w:r>
      <w:r>
        <w:rPr>
          <w:color w:val="FF9900"/>
        </w:rPr>
        <w:t xml:space="preserve"> </w:t>
      </w:r>
      <w:r>
        <w:rPr>
          <w:color w:val="000000"/>
        </w:rPr>
        <w:t xml:space="preserve">Yet, the low count of significantly altered compounds involved in the pathway analysis results could be more of an indication of low coverage of the utilized tools rather than of a low-biological impact. Nevertheless, multiple tools were used to produce these results, hence, allowing for a more detailed representation of the potentially altered pathways. However, since thes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033820">
        <w:rPr>
          <w:color w:val="000000"/>
        </w:rPr>
        <w:t xml:space="preserve"> and</w:t>
      </w:r>
      <w:r>
        <w:rPr>
          <w:color w:val="000000"/>
        </w:rPr>
        <w:t xml:space="preserve"> </w:t>
      </w:r>
      <w:r w:rsidR="00033820">
        <w:rPr>
          <w:color w:val="000000"/>
        </w:rPr>
        <w:t>KEGG</w:t>
      </w:r>
      <w:r>
        <w:rPr>
          <w:color w:val="000000"/>
        </w:rPr>
        <w:t>. </w:t>
      </w:r>
    </w:p>
    <w:p w14:paraId="2BAE0BDD" w14:textId="44FA6CBF"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 b</w:t>
      </w:r>
      <w:r w:rsidR="00176684">
        <w:rPr>
          <w:color w:val="000000"/>
        </w:rPr>
        <w:t xml:space="preserve">y 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58BED2E9" w:rsidR="00E57973" w:rsidRPr="00B56AB4" w:rsidRDefault="00E57973" w:rsidP="00E57973">
      <w:pPr>
        <w:pStyle w:val="NormalWeb"/>
        <w:spacing w:before="0" w:beforeAutospacing="0" w:after="0" w:afterAutospacing="0" w:line="360" w:lineRule="auto"/>
        <w:jc w:val="both"/>
        <w:rPr>
          <w:color w:val="000000"/>
        </w:rPr>
      </w:pPr>
      <w:r>
        <w:rPr>
          <w:color w:val="000000"/>
        </w:rPr>
        <w:lastRenderedPageBreak/>
        <w:t xml:space="preserve">Another explanation for the possibly low biological effect of the observed metabolite and protein changes may have to do with the fact that 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77777777" w:rsidR="00E57973" w:rsidRPr="00960A24" w:rsidRDefault="00E57973" w:rsidP="00E57973">
      <w:pPr>
        <w:pStyle w:val="Heading2"/>
        <w:rPr>
          <w:sz w:val="24"/>
          <w:szCs w:val="24"/>
          <w:u w:val="single"/>
        </w:rPr>
      </w:pPr>
      <w:bookmarkStart w:id="25" w:name="_Toc44088866"/>
      <w:r w:rsidRPr="00960A24">
        <w:rPr>
          <w:sz w:val="24"/>
          <w:szCs w:val="24"/>
          <w:u w:val="single"/>
        </w:rPr>
        <w:t>Conclusion</w:t>
      </w:r>
      <w:bookmarkEnd w:id="25"/>
    </w:p>
    <w:p w14:paraId="270C2D2D" w14:textId="77777777" w:rsidR="00E57973" w:rsidRDefault="00E57973" w:rsidP="00E57973">
      <w:pPr>
        <w:pStyle w:val="NormalWeb"/>
        <w:spacing w:before="0" w:beforeAutospacing="0" w:after="0" w:afterAutospacing="0" w:line="360" w:lineRule="auto"/>
        <w:jc w:val="both"/>
      </w:pPr>
      <w:r>
        <w:rPr>
          <w:color w:val="000000"/>
        </w:rPr>
        <w:t xml:space="preserve">In conclusion, a s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962E22">
        <w:rPr>
          <w:color w:val="ED7D31" w:themeColor="accent2"/>
        </w:rPr>
        <w:t>, certain OTUs and metabolites were found to be possible explanatory factors of the covariation between the datasets</w:t>
      </w:r>
      <w:r>
        <w:rPr>
          <w:color w:val="000000"/>
        </w:rPr>
        <w:t>. </w:t>
      </w:r>
    </w:p>
    <w:p w14:paraId="192DE20E" w14:textId="68D27B6A"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as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3AAFE660" w14:textId="280CA571" w:rsidR="00F66562" w:rsidRDefault="00F66562" w:rsidP="00466702">
      <w:pPr>
        <w:jc w:val="both"/>
      </w:pPr>
    </w:p>
    <w:p w14:paraId="0833B0E7" w14:textId="42164105" w:rsidR="00BA3EBF" w:rsidRDefault="00BA3EBF" w:rsidP="00466702">
      <w:pPr>
        <w:jc w:val="both"/>
      </w:pPr>
    </w:p>
    <w:p w14:paraId="6AC93202" w14:textId="77777777" w:rsidR="00BA3EBF" w:rsidRDefault="00BA3EBF" w:rsidP="00466702">
      <w:pPr>
        <w:jc w:val="both"/>
        <w:rPr>
          <w:lang w:val="en-US"/>
        </w:rPr>
      </w:pPr>
    </w:p>
    <w:p w14:paraId="0954A65D" w14:textId="083CE83A" w:rsidR="00F66562" w:rsidRPr="00BA3EBF" w:rsidRDefault="00BA3EBF" w:rsidP="00BA3EBF">
      <w:pPr>
        <w:pStyle w:val="Heading2"/>
        <w:rPr>
          <w:sz w:val="24"/>
          <w:szCs w:val="24"/>
          <w:u w:val="single"/>
          <w:lang w:val="en-US"/>
        </w:rPr>
      </w:pPr>
      <w:bookmarkStart w:id="26" w:name="_Toc44088867"/>
      <w:r w:rsidRPr="00BA3EBF">
        <w:rPr>
          <w:sz w:val="24"/>
          <w:szCs w:val="24"/>
          <w:u w:val="single"/>
          <w:lang w:val="en-US"/>
        </w:rPr>
        <w:lastRenderedPageBreak/>
        <w:t>References</w:t>
      </w:r>
      <w:bookmarkEnd w:id="26"/>
    </w:p>
    <w:p w14:paraId="3FEF8212" w14:textId="77777777" w:rsidR="00BA3EBF" w:rsidRPr="00BA3EBF" w:rsidRDefault="00F66562" w:rsidP="00436ACA">
      <w:pPr>
        <w:pStyle w:val="EndNoteBibliography"/>
        <w:spacing w:after="0" w:line="360" w:lineRule="auto"/>
      </w:pPr>
      <w:r>
        <w:fldChar w:fldCharType="begin"/>
      </w:r>
      <w:r>
        <w:instrText xml:space="preserve"> ADDIN EN.REFLIST </w:instrText>
      </w:r>
      <w:r>
        <w:fldChar w:fldCharType="separate"/>
      </w:r>
      <w:r w:rsidR="00BA3EBF" w:rsidRPr="00BA3EBF">
        <w:t>1.</w:t>
      </w:r>
      <w:r w:rsidR="00BA3EBF" w:rsidRPr="00BA3EBF">
        <w:tab/>
        <w:t>IFD. IDF Diabetes Atlas, 9th edn. Brussels, Belgium: International Diabetes Federation 2019. 2019.</w:t>
      </w:r>
    </w:p>
    <w:p w14:paraId="1726FD8B" w14:textId="77777777" w:rsidR="00BA3EBF" w:rsidRPr="00BA3EBF" w:rsidRDefault="00BA3EBF" w:rsidP="00436ACA">
      <w:pPr>
        <w:pStyle w:val="EndNoteBibliography"/>
        <w:spacing w:after="0" w:line="360" w:lineRule="auto"/>
      </w:pPr>
      <w:r w:rsidRPr="00BA3EBF">
        <w:t>2.</w:t>
      </w:r>
      <w:r w:rsidRPr="00BA3EBF">
        <w:tab/>
        <w:t>Association AD. 2. Classification and diagnosis of diabetes: standards of medical care in diabetes—2019. Diabetes Care. 2019;42(Supplement 1):S13-S28.</w:t>
      </w:r>
    </w:p>
    <w:p w14:paraId="2D3F6A8E" w14:textId="77777777" w:rsidR="00BA3EBF" w:rsidRPr="00BA3EBF" w:rsidRDefault="00BA3EBF" w:rsidP="00436ACA">
      <w:pPr>
        <w:pStyle w:val="EndNoteBibliography"/>
        <w:spacing w:after="0" w:line="360" w:lineRule="auto"/>
      </w:pPr>
      <w:r w:rsidRPr="00BA3EBF">
        <w:t>3.</w:t>
      </w:r>
      <w:r w:rsidRPr="00BA3EBF">
        <w:tab/>
        <w:t>Samuel VT, Shulman GI. The pathogenesis of insulin resistance: integrating signaling pathways and substrate flux. The Journal of clinical investigation. 2016;126(1):12-22.</w:t>
      </w:r>
    </w:p>
    <w:p w14:paraId="0B2F280D" w14:textId="77777777" w:rsidR="00BA3EBF" w:rsidRPr="00BA3EBF" w:rsidRDefault="00BA3EBF" w:rsidP="00436ACA">
      <w:pPr>
        <w:pStyle w:val="EndNoteBibliography"/>
        <w:spacing w:after="0" w:line="360" w:lineRule="auto"/>
      </w:pPr>
      <w:r w:rsidRPr="00BA3EBF">
        <w:t>4.</w:t>
      </w:r>
      <w:r w:rsidRPr="00BA3EBF">
        <w:tab/>
        <w:t>Snel M, Jonker JT, Schoones J, Lamb H, de Roos A, Pijl H, et al. Ectopic fat and insulin resistance: pathophysiology and effect of diet and lifestyle interventions. International journal of endocrinology. 2012;2012.</w:t>
      </w:r>
    </w:p>
    <w:p w14:paraId="61BF0598" w14:textId="77777777" w:rsidR="00BA3EBF" w:rsidRPr="00BA3EBF" w:rsidRDefault="00BA3EBF" w:rsidP="00436ACA">
      <w:pPr>
        <w:pStyle w:val="EndNoteBibliography"/>
        <w:spacing w:after="0" w:line="360" w:lineRule="auto"/>
      </w:pPr>
      <w:r w:rsidRPr="00BA3EBF">
        <w:t>5.</w:t>
      </w:r>
      <w:r w:rsidRPr="00BA3EBF">
        <w:tab/>
        <w:t>Trouwborst I, Bowser SM, Goossens GH, Blaak EE. Ectopic fat accumulation in distinct insulin resistant phenotypes; targets for personalized nutritional interventions. Frontiers in nutrition. 2018;5:77.</w:t>
      </w:r>
    </w:p>
    <w:p w14:paraId="46F91CEA" w14:textId="77777777" w:rsidR="00BA3EBF" w:rsidRPr="00BA3EBF" w:rsidRDefault="00BA3EBF" w:rsidP="00436ACA">
      <w:pPr>
        <w:pStyle w:val="EndNoteBibliography"/>
        <w:spacing w:after="0" w:line="360" w:lineRule="auto"/>
      </w:pPr>
      <w:r w:rsidRPr="00BA3EBF">
        <w:t>6.</w:t>
      </w:r>
      <w:r w:rsidRPr="00BA3EBF">
        <w:tab/>
        <w:t>Freeman AM, Soman-Faulkner K, Pennings N. Insulin resistance.  StatPearls [Internet]: StatPearls Publishing; 2019.</w:t>
      </w:r>
    </w:p>
    <w:p w14:paraId="3D968852" w14:textId="77777777" w:rsidR="00BA3EBF" w:rsidRPr="00BA3EBF" w:rsidRDefault="00BA3EBF" w:rsidP="00436ACA">
      <w:pPr>
        <w:pStyle w:val="EndNoteBibliography"/>
        <w:spacing w:after="0" w:line="360" w:lineRule="auto"/>
      </w:pPr>
      <w:r w:rsidRPr="00BA3EBF">
        <w:t>7.</w:t>
      </w:r>
      <w:r w:rsidRPr="00BA3EBF">
        <w:tab/>
        <w:t>Ferrannini E, Gastaldelli A, Iozzo P. Pathophysiology of prediabetes. Medical Clinics. 2011;95(2):327-39.</w:t>
      </w:r>
    </w:p>
    <w:p w14:paraId="3444548E" w14:textId="77777777" w:rsidR="00BA3EBF" w:rsidRPr="00BA3EBF" w:rsidRDefault="00BA3EBF" w:rsidP="00436ACA">
      <w:pPr>
        <w:pStyle w:val="EndNoteBibliography"/>
        <w:spacing w:after="0" w:line="360" w:lineRule="auto"/>
      </w:pPr>
      <w:r w:rsidRPr="00BA3EBF">
        <w:t>8.</w:t>
      </w:r>
      <w:r w:rsidRPr="00BA3EBF">
        <w:tab/>
        <w:t>Saisho Y. How Can We Develop More Effective Strategies for Type 2 Diabetes Mellitus Prevention? A Paradigm Shift from a Glucose-Centric to a Beta Cell-Centric Concept of Diabetes. DIABETES. 2018.</w:t>
      </w:r>
    </w:p>
    <w:p w14:paraId="302CCB99" w14:textId="77777777" w:rsidR="00BA3EBF" w:rsidRPr="00BA3EBF" w:rsidRDefault="00BA3EBF" w:rsidP="00436ACA">
      <w:pPr>
        <w:pStyle w:val="EndNoteBibliography"/>
        <w:spacing w:after="0" w:line="360" w:lineRule="auto"/>
      </w:pPr>
      <w:r w:rsidRPr="00BA3EBF">
        <w:t>9.</w:t>
      </w:r>
      <w:r w:rsidRPr="00BA3EBF">
        <w:tab/>
        <w:t>Gurung M, Li Z, You H, Rodrigues R, Jump DB, Morgun A, et al. Role of gut microbiota in type 2 diabetes pathophysiology. EBioMedicine. 2020;51:102590.</w:t>
      </w:r>
    </w:p>
    <w:p w14:paraId="5148A9D9" w14:textId="77777777" w:rsidR="00BA3EBF" w:rsidRPr="00BA3EBF" w:rsidRDefault="00BA3EBF" w:rsidP="00436ACA">
      <w:pPr>
        <w:pStyle w:val="EndNoteBibliography"/>
        <w:spacing w:after="0" w:line="360" w:lineRule="auto"/>
      </w:pPr>
      <w:r w:rsidRPr="00BA3EBF">
        <w:t>10.</w:t>
      </w:r>
      <w:r w:rsidRPr="00BA3EBF">
        <w:tab/>
        <w:t>Lee CJ, Sears CL, Maruthur N. Gut microbiome and its role in obesity and insulin resistance. Annals of the New York Academy of Sciences. 2020;1461(1):37-52.</w:t>
      </w:r>
    </w:p>
    <w:p w14:paraId="446A4F07" w14:textId="77777777" w:rsidR="00BA3EBF" w:rsidRPr="00BA3EBF" w:rsidRDefault="00BA3EBF" w:rsidP="00436ACA">
      <w:pPr>
        <w:pStyle w:val="EndNoteBibliography"/>
        <w:spacing w:after="0" w:line="360" w:lineRule="auto"/>
      </w:pPr>
      <w:r w:rsidRPr="00BA3EBF">
        <w:t>11.</w:t>
      </w:r>
      <w:r w:rsidRPr="00BA3EBF">
        <w:tab/>
        <w:t>Kinross JM, Darzi AW, Nicholson JK. Gut microbiome-host interactions in health and disease. Genome medicine. 2011;3(3):14.</w:t>
      </w:r>
    </w:p>
    <w:p w14:paraId="4C3D8361" w14:textId="77777777" w:rsidR="00BA3EBF" w:rsidRPr="00BA3EBF" w:rsidRDefault="00BA3EBF" w:rsidP="00436ACA">
      <w:pPr>
        <w:pStyle w:val="EndNoteBibliography"/>
        <w:spacing w:after="0" w:line="360" w:lineRule="auto"/>
      </w:pPr>
      <w:r w:rsidRPr="00BA3EBF">
        <w:t>12.</w:t>
      </w:r>
      <w:r w:rsidRPr="00BA3EBF">
        <w:tab/>
        <w:t>Zhang X, Deeke SA, Ning Z, Starr AE, Butcher J, Li J, et al. Metaproteomics reveals associations between microbiome and intestinal extracellular vesicle proteins in pediatric inflammatory bowel disease. Nature communications. 2018;9(1):1-14.</w:t>
      </w:r>
    </w:p>
    <w:p w14:paraId="38A03E6C" w14:textId="77777777" w:rsidR="00BA3EBF" w:rsidRPr="00BA3EBF" w:rsidRDefault="00BA3EBF" w:rsidP="00436ACA">
      <w:pPr>
        <w:pStyle w:val="EndNoteBibliography"/>
        <w:spacing w:after="0" w:line="360" w:lineRule="auto"/>
      </w:pPr>
      <w:r w:rsidRPr="00BA3EBF">
        <w:t>13.</w:t>
      </w:r>
      <w:r w:rsidRPr="00BA3EBF">
        <w:tab/>
        <w:t>Grundy SM. Hypertriglyceridemia, insulin resistance, and the metabolic syndrome. The American journal of cardiology. 1999;83(9):25-9.</w:t>
      </w:r>
    </w:p>
    <w:p w14:paraId="4649E2F3" w14:textId="77777777" w:rsidR="00BA3EBF" w:rsidRPr="00BA3EBF" w:rsidRDefault="00BA3EBF" w:rsidP="00436ACA">
      <w:pPr>
        <w:pStyle w:val="EndNoteBibliography"/>
        <w:spacing w:after="0" w:line="360" w:lineRule="auto"/>
      </w:pPr>
      <w:r w:rsidRPr="00BA3EBF">
        <w:t>14.</w:t>
      </w:r>
      <w:r w:rsidRPr="00BA3EBF">
        <w:tab/>
        <w:t>Ginsberg HN. Insulin resistance and cardiovascular disease. The Journal of clinical investigation. 2000;106(4):453-8.</w:t>
      </w:r>
    </w:p>
    <w:p w14:paraId="16240A77" w14:textId="77777777" w:rsidR="00BA3EBF" w:rsidRPr="00BA3EBF" w:rsidRDefault="00BA3EBF" w:rsidP="00436ACA">
      <w:pPr>
        <w:pStyle w:val="EndNoteBibliography"/>
        <w:spacing w:after="0" w:line="360" w:lineRule="auto"/>
      </w:pPr>
      <w:r w:rsidRPr="00BA3EBF">
        <w:lastRenderedPageBreak/>
        <w:t>15.</w:t>
      </w:r>
      <w:r w:rsidRPr="00BA3EBF">
        <w:tab/>
        <w:t>Klein MS, Shearer J. Metabolomics and type 2 diabetes: translating basic research into clinical application. Journal of diabetes research. 2016;2016.</w:t>
      </w:r>
    </w:p>
    <w:p w14:paraId="0869D32C" w14:textId="77777777" w:rsidR="00BA3EBF" w:rsidRPr="00BA3EBF" w:rsidRDefault="00BA3EBF" w:rsidP="00436ACA">
      <w:pPr>
        <w:pStyle w:val="EndNoteBibliography"/>
        <w:spacing w:after="0" w:line="360" w:lineRule="auto"/>
      </w:pPr>
      <w:r w:rsidRPr="00BA3EBF">
        <w:t>16.</w:t>
      </w:r>
      <w:r w:rsidRPr="00BA3EBF">
        <w:tab/>
        <w:t>Shaham O, Wei R, Wang TJ, Ricciardi C, Lewis GD, Vasan RS, et al. Metabolic profiling of the human response to a glucose challenge reveals distinct axes of insulin sensitivity. Molecular systems biology. 2008;4(1):214.</w:t>
      </w:r>
    </w:p>
    <w:p w14:paraId="784C27BE" w14:textId="77777777" w:rsidR="00BA3EBF" w:rsidRPr="00BA3EBF" w:rsidRDefault="00BA3EBF" w:rsidP="00436ACA">
      <w:pPr>
        <w:pStyle w:val="EndNoteBibliography"/>
        <w:spacing w:after="0" w:line="360" w:lineRule="auto"/>
      </w:pPr>
      <w:r w:rsidRPr="00BA3EBF">
        <w:t>17.</w:t>
      </w:r>
      <w:r w:rsidRPr="00BA3EBF">
        <w:tab/>
        <w:t>Sears D, Hsiao G, Hsiao A, Yu J, Courtney C, Ofrecio J, et al. Mechanisms of human insulin resistance and thiazolidinedione-mediated insulin sensitization. Proceedings of the National Academy of Sciences. 2009;106(44):18745-50.</w:t>
      </w:r>
    </w:p>
    <w:p w14:paraId="573B4C38" w14:textId="77777777" w:rsidR="00BA3EBF" w:rsidRPr="00BA3EBF" w:rsidRDefault="00BA3EBF" w:rsidP="00436ACA">
      <w:pPr>
        <w:pStyle w:val="EndNoteBibliography"/>
        <w:spacing w:after="0" w:line="360" w:lineRule="auto"/>
      </w:pPr>
      <w:r w:rsidRPr="00BA3EBF">
        <w:t>18.</w:t>
      </w:r>
      <w:r w:rsidRPr="00BA3EBF">
        <w:tab/>
        <w:t>Giebelstein J, Poschmann G, Højlund K, Schechinger W, Dietrich J, Levin K, et al. The proteomic signature of insulin-resistant human skeletal muscle reveals increased glycolytic and decreased mitochondrial enzymes. Diabetologia. 2012;55(4):1114-27.</w:t>
      </w:r>
    </w:p>
    <w:p w14:paraId="1308BEF9" w14:textId="77777777" w:rsidR="00BA3EBF" w:rsidRPr="00BA3EBF" w:rsidRDefault="00BA3EBF" w:rsidP="00436ACA">
      <w:pPr>
        <w:pStyle w:val="EndNoteBibliography"/>
        <w:spacing w:after="0" w:line="360" w:lineRule="auto"/>
      </w:pPr>
      <w:r w:rsidRPr="00BA3EBF">
        <w:t>19.</w:t>
      </w:r>
      <w:r w:rsidRPr="00BA3EBF">
        <w:tab/>
        <w:t>Integrative H. The Integrative Human Microbiome Project: dynamic analysis of microbiome-host omics profiles during periods of human health and disease. Cell host &amp; microbe. 2014;16(3):276.</w:t>
      </w:r>
    </w:p>
    <w:p w14:paraId="2C6CFB17" w14:textId="77777777" w:rsidR="00BA3EBF" w:rsidRPr="00BA3EBF" w:rsidRDefault="00BA3EBF" w:rsidP="00436ACA">
      <w:pPr>
        <w:pStyle w:val="EndNoteBibliography"/>
        <w:spacing w:after="0" w:line="360" w:lineRule="auto"/>
      </w:pPr>
      <w:r w:rsidRPr="00BA3EBF">
        <w:t>20.</w:t>
      </w:r>
      <w:r w:rsidRPr="00BA3EBF">
        <w:tab/>
        <w:t>Zhou W, Sailani MR, Contrepois K, Zhou Y, Ahadi S, Leopold SR, et al. Longitudinal multi-omics of host–microbe dynamics in prediabetes. Nature. 2019;569(7758):663-71.</w:t>
      </w:r>
    </w:p>
    <w:p w14:paraId="5541FCF4" w14:textId="77777777" w:rsidR="00BA3EBF" w:rsidRPr="00BA3EBF" w:rsidRDefault="00BA3EBF" w:rsidP="00436ACA">
      <w:pPr>
        <w:pStyle w:val="EndNoteBibliography"/>
        <w:spacing w:after="0" w:line="360" w:lineRule="auto"/>
      </w:pPr>
      <w:r w:rsidRPr="00BA3EBF">
        <w:t>21.</w:t>
      </w:r>
      <w:r w:rsidRPr="00BA3EBF">
        <w:tab/>
        <w:t>Collins BC, Hunter CL, Liu Y, Schilling B, Rosenberger G, Bader SL, et al. Multi-laboratory assessment of reproducibility, qualitative and quantitative performance of SWATH-mass spectrometry. Nature communications. 2017;8(1):1-12.</w:t>
      </w:r>
    </w:p>
    <w:p w14:paraId="002D8164" w14:textId="77777777" w:rsidR="00BA3EBF" w:rsidRPr="00BA3EBF" w:rsidRDefault="00BA3EBF" w:rsidP="00436ACA">
      <w:pPr>
        <w:pStyle w:val="EndNoteBibliography"/>
        <w:spacing w:after="0" w:line="360" w:lineRule="auto"/>
      </w:pPr>
      <w:r w:rsidRPr="00BA3EBF">
        <w:t>22.</w:t>
      </w:r>
      <w:r w:rsidRPr="00BA3EBF">
        <w:tab/>
        <w:t>Want EJ. LC-MS untargeted analysis.  Metabolic Profiling: Springer; 2018. p. 99-116.</w:t>
      </w:r>
    </w:p>
    <w:p w14:paraId="42468728" w14:textId="77777777" w:rsidR="00BA3EBF" w:rsidRPr="00BA3EBF" w:rsidRDefault="00BA3EBF" w:rsidP="00436ACA">
      <w:pPr>
        <w:pStyle w:val="EndNoteBibliography"/>
        <w:spacing w:after="0" w:line="360" w:lineRule="auto"/>
      </w:pPr>
      <w:r w:rsidRPr="00BA3EBF">
        <w:t>23.</w:t>
      </w:r>
      <w:r w:rsidRPr="00BA3EBF">
        <w:tab/>
        <w:t>Lane DJ, Pace B, Olsen GJ, Stahl DA, Sogin ML, Pace NR. Rapid determination of 16S ribosomal RNA sequences for phylogenetic analyses. Proceedings of the National Academy of Sciences. 1985;82(20):6955-9.</w:t>
      </w:r>
    </w:p>
    <w:p w14:paraId="536CD033" w14:textId="77777777" w:rsidR="00BA3EBF" w:rsidRPr="00BA3EBF" w:rsidRDefault="00BA3EBF" w:rsidP="00436ACA">
      <w:pPr>
        <w:pStyle w:val="EndNoteBibliography"/>
        <w:spacing w:after="0" w:line="360" w:lineRule="auto"/>
      </w:pPr>
      <w:r w:rsidRPr="00BA3EBF">
        <w:t>24.</w:t>
      </w:r>
      <w:r w:rsidRPr="00BA3EBF">
        <w:tab/>
        <w:t>Stansfield J, Dozmorov M. HMP2Data: 16s rRNA sequencing data from the Human Microbiome Project 2. version 1.0.0 ed2019.</w:t>
      </w:r>
    </w:p>
    <w:p w14:paraId="064ACF44" w14:textId="77777777" w:rsidR="00BA3EBF" w:rsidRPr="00BA3EBF" w:rsidRDefault="00BA3EBF" w:rsidP="00436ACA">
      <w:pPr>
        <w:pStyle w:val="EndNoteBibliography"/>
        <w:spacing w:after="0" w:line="360" w:lineRule="auto"/>
      </w:pPr>
      <w:r w:rsidRPr="00BA3EBF">
        <w:t>25.</w:t>
      </w:r>
      <w:r w:rsidRPr="00BA3EBF">
        <w:tab/>
        <w:t>McMurdie PJ, Holmes S. phyloseq: an R package for reproducible interactive analysis and graphics of microbiome census data. PloS one. 2013;8(4):e61217.</w:t>
      </w:r>
    </w:p>
    <w:p w14:paraId="1C52B848" w14:textId="77777777" w:rsidR="00BA3EBF" w:rsidRPr="00BA3EBF" w:rsidRDefault="00BA3EBF" w:rsidP="00436ACA">
      <w:pPr>
        <w:pStyle w:val="EndNoteBibliography"/>
        <w:spacing w:after="0" w:line="360" w:lineRule="auto"/>
      </w:pPr>
      <w:r w:rsidRPr="00BA3EBF">
        <w:t>26.</w:t>
      </w:r>
      <w:r w:rsidRPr="00BA3EBF">
        <w:tab/>
        <w:t>Oksanen J, Blanchet FG, Friendly M, Kindt R, Legendre P, McGlinn D, et al. vegan: Community Ecology Package. version 2.5-6 ed2019.</w:t>
      </w:r>
    </w:p>
    <w:p w14:paraId="07A3E6E7" w14:textId="77777777" w:rsidR="00BA3EBF" w:rsidRPr="00BA3EBF" w:rsidRDefault="00BA3EBF" w:rsidP="00436ACA">
      <w:pPr>
        <w:pStyle w:val="EndNoteBibliography"/>
        <w:spacing w:after="0" w:line="360" w:lineRule="auto"/>
      </w:pPr>
      <w:r w:rsidRPr="00BA3EBF">
        <w:t>27.</w:t>
      </w:r>
      <w:r w:rsidRPr="00BA3EBF">
        <w:tab/>
        <w:t>Wishart DS, Feunang YD, Marcu A, Guo AC, Liang K, Vázquez-Fresno R, et al. HMDB 4.0: the human metabolome database for 2018. Nucleic acids research. 2018;46(D1):D608-D17.</w:t>
      </w:r>
    </w:p>
    <w:p w14:paraId="297B8B18" w14:textId="77777777" w:rsidR="00BA3EBF" w:rsidRPr="00BA3EBF" w:rsidRDefault="00BA3EBF" w:rsidP="00436ACA">
      <w:pPr>
        <w:pStyle w:val="EndNoteBibliography"/>
        <w:spacing w:after="0" w:line="360" w:lineRule="auto"/>
      </w:pPr>
      <w:r w:rsidRPr="00BA3EBF">
        <w:t>28.</w:t>
      </w:r>
      <w:r w:rsidRPr="00BA3EBF">
        <w:tab/>
        <w:t>Mock A, Warta R, Dettling S, Brors B, Jäger D, Herold-Mende C. MetaboDiff: an R package for differential metabolomic analysis. Bioinformatics. 2018;34(19):3417-8.</w:t>
      </w:r>
    </w:p>
    <w:p w14:paraId="61B9769F" w14:textId="77777777" w:rsidR="00BA3EBF" w:rsidRPr="00BA3EBF" w:rsidRDefault="00BA3EBF" w:rsidP="00436ACA">
      <w:pPr>
        <w:pStyle w:val="EndNoteBibliography"/>
        <w:spacing w:after="0" w:line="360" w:lineRule="auto"/>
      </w:pPr>
      <w:r w:rsidRPr="00BA3EBF">
        <w:lastRenderedPageBreak/>
        <w:t>29.</w:t>
      </w:r>
      <w:r w:rsidRPr="00BA3EBF">
        <w:tab/>
        <w:t>Braschi B, Denny P, Gray K, Jones T, Seal R, Tweedie S, et al. Genenames. org: the HGNC and VGNC resources in 2019. Nucleic acids research. 2019;47(D1):D786-D92.</w:t>
      </w:r>
    </w:p>
    <w:p w14:paraId="38B5412B" w14:textId="77777777" w:rsidR="00BA3EBF" w:rsidRPr="00BA3EBF" w:rsidRDefault="00BA3EBF" w:rsidP="00436ACA">
      <w:pPr>
        <w:pStyle w:val="EndNoteBibliography"/>
        <w:spacing w:after="0" w:line="360" w:lineRule="auto"/>
      </w:pPr>
      <w:r w:rsidRPr="00BA3EBF">
        <w:t>30.</w:t>
      </w:r>
      <w:r w:rsidRPr="00BA3EBF">
        <w:tab/>
        <w:t>Ritchie ME, Phipson B, Wu D, Hu Y, Law CW, Shi W, et al. limma powers differential expression analyses for RNA-sequencing and microarray studies. Nucleic acids research. 2015;43(7):e47-e.</w:t>
      </w:r>
    </w:p>
    <w:p w14:paraId="220345E6" w14:textId="77777777" w:rsidR="00BA3EBF" w:rsidRPr="00BA3EBF" w:rsidRDefault="00BA3EBF" w:rsidP="00436ACA">
      <w:pPr>
        <w:pStyle w:val="EndNoteBibliography"/>
        <w:spacing w:after="0" w:line="360" w:lineRule="auto"/>
      </w:pPr>
      <w:r w:rsidRPr="00BA3EBF">
        <w:t>31.</w:t>
      </w:r>
      <w:r w:rsidRPr="00BA3EBF">
        <w:tab/>
        <w:t>Kutmon M, van Iersel MP, Bohler A, Kelder T, Nunes N, Pico AR, et al. PathVisio 3: an extendable pathway analysis toolbox. PLoS Comput Biol. 2015;11(2):e1004085.</w:t>
      </w:r>
    </w:p>
    <w:p w14:paraId="211B9859" w14:textId="77777777" w:rsidR="00BA3EBF" w:rsidRPr="00BA3EBF" w:rsidRDefault="00BA3EBF" w:rsidP="00436ACA">
      <w:pPr>
        <w:pStyle w:val="EndNoteBibliography"/>
        <w:spacing w:after="0" w:line="360" w:lineRule="auto"/>
      </w:pPr>
      <w:r w:rsidRPr="00BA3EBF">
        <w:t>32.</w:t>
      </w:r>
      <w:r w:rsidRPr="00BA3EBF">
        <w:tab/>
        <w:t>Chong J, Wishart DS, Xia J. Using MetaboAnalyst 4.0 for comprehensive and integrative metabolomics data analysis. Current protocols in bioinformatics. 2019;68(1):e86.</w:t>
      </w:r>
    </w:p>
    <w:p w14:paraId="1B20A29A" w14:textId="77777777" w:rsidR="00BA3EBF" w:rsidRPr="00AA0983" w:rsidRDefault="00BA3EBF" w:rsidP="00436ACA">
      <w:pPr>
        <w:pStyle w:val="EndNoteBibliography"/>
        <w:spacing w:after="0" w:line="360" w:lineRule="auto"/>
        <w:rPr>
          <w:lang w:val="nl-NL"/>
        </w:rPr>
      </w:pPr>
      <w:r w:rsidRPr="00BA3EBF">
        <w:t>33.</w:t>
      </w:r>
      <w:r w:rsidRPr="00BA3EBF">
        <w:tab/>
        <w:t xml:space="preserve">Kanehisa M. Toward understanding the origin and evolution of cellular organisms. </w:t>
      </w:r>
      <w:r w:rsidRPr="00AA0983">
        <w:rPr>
          <w:lang w:val="nl-NL"/>
        </w:rPr>
        <w:t>Protein Science. 2019;28(11):1947-51.</w:t>
      </w:r>
    </w:p>
    <w:p w14:paraId="5B74D948" w14:textId="77777777" w:rsidR="00BA3EBF" w:rsidRPr="00BA3EBF" w:rsidRDefault="00BA3EBF" w:rsidP="00436ACA">
      <w:pPr>
        <w:pStyle w:val="EndNoteBibliography"/>
        <w:spacing w:after="0" w:line="360" w:lineRule="auto"/>
      </w:pPr>
      <w:r w:rsidRPr="00AA0983">
        <w:rPr>
          <w:lang w:val="nl-NL"/>
        </w:rPr>
        <w:t>34.</w:t>
      </w:r>
      <w:r w:rsidRPr="00AA0983">
        <w:rPr>
          <w:lang w:val="nl-NL"/>
        </w:rPr>
        <w:tab/>
        <w:t xml:space="preserve">Hastings J, Owen G, Dekker A, Ennis M, Kale N, Muthukrishnan V, et al. </w:t>
      </w:r>
      <w:r w:rsidRPr="00BA3EBF">
        <w:t>ChEBI in 2016: Improved services and an expanding collection of metabolites. Nucleic acids research. 2016;44(D1):D1214-D9.</w:t>
      </w:r>
    </w:p>
    <w:p w14:paraId="5388D016" w14:textId="526ECB1C" w:rsidR="00BA3EBF" w:rsidRPr="00BA3EBF" w:rsidRDefault="00BA3EBF" w:rsidP="00436ACA">
      <w:pPr>
        <w:pStyle w:val="EndNoteBibliography"/>
        <w:spacing w:after="0" w:line="360" w:lineRule="auto"/>
      </w:pPr>
      <w:r w:rsidRPr="00BA3EBF">
        <w:t>35.</w:t>
      </w:r>
      <w:r w:rsidRPr="00BA3EBF">
        <w:tab/>
        <w:t xml:space="preserve">De Sl. Metabolite BridgeDb ID Mapping Database (20191025): figshare; 2019 [Available from: </w:t>
      </w:r>
      <w:hyperlink r:id="rId18" w:history="1">
        <w:r w:rsidRPr="00BA3EBF">
          <w:rPr>
            <w:rStyle w:val="Hyperlink"/>
          </w:rPr>
          <w:t>https://doi.org/10.6084/m9.figshare.10048508.v1</w:t>
        </w:r>
      </w:hyperlink>
      <w:r w:rsidRPr="00BA3EBF">
        <w:t>.</w:t>
      </w:r>
    </w:p>
    <w:p w14:paraId="21888FC1" w14:textId="0DCAA522" w:rsidR="00BA3EBF" w:rsidRPr="00BA3EBF" w:rsidRDefault="00BA3EBF" w:rsidP="00436ACA">
      <w:pPr>
        <w:pStyle w:val="EndNoteBibliography"/>
        <w:spacing w:after="0" w:line="360" w:lineRule="auto"/>
      </w:pPr>
      <w:r w:rsidRPr="00BA3EBF">
        <w:t>36.</w:t>
      </w:r>
      <w:r w:rsidRPr="00BA3EBF">
        <w:tab/>
        <w:t xml:space="preserve">BiGCaT. Gene/Protein BridgeDb ID Mapping Database (Ensembl 91) Zenodo; 2020 [Available from: </w:t>
      </w:r>
      <w:hyperlink r:id="rId19" w:history="1">
        <w:r w:rsidRPr="00BA3EBF">
          <w:rPr>
            <w:rStyle w:val="Hyperlink"/>
          </w:rPr>
          <w:t>https://zenodo.org/record/3667670</w:t>
        </w:r>
      </w:hyperlink>
      <w:r w:rsidRPr="00BA3EBF">
        <w:t>.</w:t>
      </w:r>
    </w:p>
    <w:p w14:paraId="4831A2B1" w14:textId="77777777" w:rsidR="00BA3EBF" w:rsidRPr="00BA3EBF" w:rsidRDefault="00BA3EBF" w:rsidP="00436ACA">
      <w:pPr>
        <w:pStyle w:val="EndNoteBibliography"/>
        <w:spacing w:after="0" w:line="360" w:lineRule="auto"/>
      </w:pPr>
      <w:r w:rsidRPr="00BA3EBF">
        <w:t>37.</w:t>
      </w:r>
      <w:r w:rsidRPr="00BA3EBF">
        <w:tab/>
        <w:t>Slenter DN, Kutmon M, Hanspers K, Riutta A, Windsor J, Nunes N, et al. WikiPathways: a multifaceted pathway database bridging metabolomics to other omics research. Nucleic acids research. 2018;46(D1):D661-D7.</w:t>
      </w:r>
    </w:p>
    <w:p w14:paraId="579E7190" w14:textId="77777777" w:rsidR="00BA3EBF" w:rsidRPr="00BA3EBF" w:rsidRDefault="00BA3EBF" w:rsidP="00436ACA">
      <w:pPr>
        <w:pStyle w:val="EndNoteBibliography"/>
        <w:spacing w:after="0" w:line="360" w:lineRule="auto"/>
      </w:pPr>
      <w:r w:rsidRPr="00BA3EBF">
        <w:t>38.</w:t>
      </w:r>
      <w:r w:rsidRPr="00BA3EBF">
        <w:tab/>
        <w:t>Shannon P, Markiel A, Ozier O, Baliga NS, Wang JT, Ramage D, et al. Cytoscape: a software environment for integrated models of biomolecular interaction networks. Genome research. 2003;13(11):2498-504.</w:t>
      </w:r>
    </w:p>
    <w:p w14:paraId="26E776E7" w14:textId="77777777" w:rsidR="00BA3EBF" w:rsidRPr="00BA3EBF" w:rsidRDefault="00BA3EBF" w:rsidP="00436ACA">
      <w:pPr>
        <w:pStyle w:val="EndNoteBibliography"/>
        <w:spacing w:after="0" w:line="360" w:lineRule="auto"/>
      </w:pPr>
      <w:r w:rsidRPr="00BA3EBF">
        <w:t>39.</w:t>
      </w:r>
      <w:r w:rsidRPr="00BA3EBF">
        <w:tab/>
        <w:t>Doncheva NT, Morris JH, Gorodkin J, Jensen LJ. Cytoscape StringApp: network analysis and visualization of proteomics data. Journal of proteome research. 2018;18(2):623-32.</w:t>
      </w:r>
    </w:p>
    <w:p w14:paraId="3A7F92F7" w14:textId="77777777" w:rsidR="00BA3EBF" w:rsidRPr="00BA3EBF" w:rsidRDefault="00BA3EBF" w:rsidP="00436ACA">
      <w:pPr>
        <w:pStyle w:val="EndNoteBibliography"/>
        <w:spacing w:after="0" w:line="360" w:lineRule="auto"/>
      </w:pPr>
      <w:r w:rsidRPr="00BA3EBF">
        <w:t>40.</w:t>
      </w:r>
      <w:r w:rsidRPr="00BA3EBF">
        <w:tab/>
        <w:t>Kutmon M, Ehrhart F, Willighagen EL, Evelo CT, Coort SL. CyTargetLinker app update: A flexible solution for network extension in Cytoscape. F1000Research. 2018;7.</w:t>
      </w:r>
    </w:p>
    <w:p w14:paraId="6BABB89C" w14:textId="77777777" w:rsidR="00BA3EBF" w:rsidRPr="00BA3EBF" w:rsidRDefault="00BA3EBF" w:rsidP="00436ACA">
      <w:pPr>
        <w:pStyle w:val="EndNoteBibliography"/>
        <w:spacing w:after="0" w:line="360" w:lineRule="auto"/>
      </w:pPr>
      <w:r w:rsidRPr="00BA3EBF">
        <w:t>41.</w:t>
      </w:r>
      <w:r w:rsidRPr="00BA3EBF">
        <w:tab/>
        <w:t>Witten D, Tibshirani R. PMA: Penalized Multivariate Analysis. version 1.2.1 ed2020.</w:t>
      </w:r>
    </w:p>
    <w:p w14:paraId="4015FE03" w14:textId="77777777" w:rsidR="00BA3EBF" w:rsidRPr="00BA3EBF" w:rsidRDefault="00BA3EBF" w:rsidP="00436ACA">
      <w:pPr>
        <w:pStyle w:val="EndNoteBibliography"/>
        <w:spacing w:after="0" w:line="360" w:lineRule="auto"/>
      </w:pPr>
      <w:r w:rsidRPr="00BA3EBF">
        <w:t>42.</w:t>
      </w:r>
      <w:r w:rsidRPr="00BA3EBF">
        <w:tab/>
        <w:t>R Core Team. R: A language and environment for statistical computing. Vienna, Austria: R Foundation for Statistical Computing; 2020.</w:t>
      </w:r>
    </w:p>
    <w:p w14:paraId="5CB691BF" w14:textId="77777777" w:rsidR="00BA3EBF" w:rsidRPr="00BA3EBF" w:rsidRDefault="00BA3EBF" w:rsidP="00436ACA">
      <w:pPr>
        <w:pStyle w:val="EndNoteBibliography"/>
        <w:spacing w:after="0" w:line="360" w:lineRule="auto"/>
      </w:pPr>
      <w:r w:rsidRPr="00BA3EBF">
        <w:t>43.</w:t>
      </w:r>
      <w:r w:rsidRPr="00BA3EBF">
        <w:tab/>
        <w:t>Khanna S, Tosh PK, editors. A clinician's primer on the role of the microbiome in human health and disease. Mayo clinic proceedings; 2014: Elsevier.</w:t>
      </w:r>
    </w:p>
    <w:p w14:paraId="6436941A" w14:textId="77777777" w:rsidR="00BA3EBF" w:rsidRPr="00BA3EBF" w:rsidRDefault="00BA3EBF" w:rsidP="00436ACA">
      <w:pPr>
        <w:pStyle w:val="EndNoteBibliography"/>
        <w:spacing w:after="0" w:line="360" w:lineRule="auto"/>
      </w:pPr>
      <w:r w:rsidRPr="00BA3EBF">
        <w:lastRenderedPageBreak/>
        <w:t>44.</w:t>
      </w:r>
      <w:r w:rsidRPr="00BA3EBF">
        <w:tab/>
        <w:t>Zhang Y, Zhang H. Microbiota associated with type 2 diabetes and its related complications. Food Science and Human Wellness. 2013;2(3-4):167-72.</w:t>
      </w:r>
    </w:p>
    <w:p w14:paraId="7A60FA74" w14:textId="77777777" w:rsidR="00BA3EBF" w:rsidRPr="00BA3EBF" w:rsidRDefault="00BA3EBF" w:rsidP="00436ACA">
      <w:pPr>
        <w:pStyle w:val="EndNoteBibliography"/>
        <w:spacing w:after="0" w:line="360" w:lineRule="auto"/>
      </w:pPr>
      <w:r w:rsidRPr="00BA3EBF">
        <w:t>45.</w:t>
      </w:r>
      <w:r w:rsidRPr="00BA3EBF">
        <w:tab/>
        <w:t>Tilg H, Kaser A. Gut microbiome, obesity, and metabolic dysfunction. The Journal of clinical investigation. 2011;121(6):2126-32.</w:t>
      </w:r>
    </w:p>
    <w:p w14:paraId="2A1E5FE5" w14:textId="77777777" w:rsidR="00BA3EBF" w:rsidRPr="00BA3EBF" w:rsidRDefault="00BA3EBF" w:rsidP="00436ACA">
      <w:pPr>
        <w:pStyle w:val="EndNoteBibliography"/>
        <w:spacing w:after="0" w:line="360" w:lineRule="auto"/>
      </w:pPr>
      <w:r w:rsidRPr="00BA3EBF">
        <w:t>46.</w:t>
      </w:r>
      <w:r w:rsidRPr="00BA3EBF">
        <w:tab/>
        <w:t>Gaulke CA, Sharpton TJ. The influence of ethnicity and geography on human gut microbiome composition. Nature medicine. 2018;24(10):1495-6.</w:t>
      </w:r>
    </w:p>
    <w:p w14:paraId="50CF1487" w14:textId="77777777" w:rsidR="00BA3EBF" w:rsidRPr="00BA3EBF" w:rsidRDefault="00BA3EBF" w:rsidP="00436ACA">
      <w:pPr>
        <w:pStyle w:val="EndNoteBibliography"/>
        <w:spacing w:after="0" w:line="360" w:lineRule="auto"/>
      </w:pPr>
      <w:r w:rsidRPr="00BA3EBF">
        <w:t>47.</w:t>
      </w:r>
      <w:r w:rsidRPr="00BA3EBF">
        <w:tab/>
        <w:t>David LA, Maurice CF, Carmody RN, Gootenberg DB, Button JE, Wolfe BE, et al. Diet rapidly and reproducibly alters the human gut microbiome. Nature. 2014;505(7484):559-63.</w:t>
      </w:r>
    </w:p>
    <w:p w14:paraId="2EACC424" w14:textId="77777777" w:rsidR="00BA3EBF" w:rsidRPr="00BA3EBF" w:rsidRDefault="00BA3EBF" w:rsidP="00436ACA">
      <w:pPr>
        <w:pStyle w:val="EndNoteBibliography"/>
        <w:spacing w:after="0" w:line="360" w:lineRule="auto"/>
      </w:pPr>
      <w:r w:rsidRPr="00BA3EBF">
        <w:t>48.</w:t>
      </w:r>
      <w:r w:rsidRPr="00BA3EBF">
        <w:tab/>
        <w:t>Moreno-Indias I, Sánchez-Alcoholado L, García-Fuentes E, Cardona F, Queipo-Ortuño MI, Tinahones FJ. Insulin resistance is associated with specific gut microbiota in appendix samples from morbidly obese patients. American journal of translational research. 2016;8(12):5672.</w:t>
      </w:r>
    </w:p>
    <w:p w14:paraId="494A9C7B" w14:textId="77777777" w:rsidR="00BA3EBF" w:rsidRPr="00BA3EBF" w:rsidRDefault="00BA3EBF" w:rsidP="00436ACA">
      <w:pPr>
        <w:pStyle w:val="EndNoteBibliography"/>
        <w:spacing w:after="0" w:line="360" w:lineRule="auto"/>
      </w:pPr>
      <w:r w:rsidRPr="00BA3EBF">
        <w:t>49.</w:t>
      </w:r>
      <w:r w:rsidRPr="00BA3EBF">
        <w:tab/>
        <w:t>Ganesan K, Chung SK, Vanamala J, Xu B. Causal relationship between diet-induced gut microbiota changes and diabetes: a novel strategy to transplant Faecalibacterium prausnitzii in preventing diabetes. International journal of molecular sciences. 2018;19(12):3720.</w:t>
      </w:r>
    </w:p>
    <w:p w14:paraId="49E00983" w14:textId="77777777" w:rsidR="00BA3EBF" w:rsidRPr="00BA3EBF" w:rsidRDefault="00BA3EBF" w:rsidP="00436ACA">
      <w:pPr>
        <w:pStyle w:val="EndNoteBibliography"/>
        <w:spacing w:after="0" w:line="360" w:lineRule="auto"/>
      </w:pPr>
      <w:r w:rsidRPr="00BA3EBF">
        <w:t>50.</w:t>
      </w:r>
      <w:r w:rsidRPr="00BA3EBF">
        <w:tab/>
        <w:t>Baptista LC, Sun Y, Carter CS, Buford TW. Crosstalk Between the Gut Microbiome and Bioactive Lipids: Therapeutic Targets in Cognitive Frailty. Frontiers in Nutrition. 2020;7:17.</w:t>
      </w:r>
    </w:p>
    <w:p w14:paraId="1CA1CB4D" w14:textId="77777777" w:rsidR="00BA3EBF" w:rsidRPr="00BA3EBF" w:rsidRDefault="00BA3EBF" w:rsidP="00436ACA">
      <w:pPr>
        <w:pStyle w:val="EndNoteBibliography"/>
        <w:spacing w:after="0" w:line="360" w:lineRule="auto"/>
      </w:pPr>
      <w:r w:rsidRPr="00BA3EBF">
        <w:t>51.</w:t>
      </w:r>
      <w:r w:rsidRPr="00BA3EBF">
        <w:tab/>
        <w:t>Lopez-Siles M, Enrich-Capó N, Aldeguer X, Sabat-Mir M, Duncan SH, Garcia-Gil LJ, et al. Alterations in the abundance and co-occurrence of Akkermansia muciniphila and Faecalibacterium prausnitzii in the colonic mucosa of inflammatory bowel disease subjects. Frontiers in cellular and infection microbiology. 2018;8:281.</w:t>
      </w:r>
    </w:p>
    <w:p w14:paraId="0E47D774" w14:textId="77777777" w:rsidR="00BA3EBF" w:rsidRPr="00BA3EBF" w:rsidRDefault="00BA3EBF" w:rsidP="00436ACA">
      <w:pPr>
        <w:pStyle w:val="EndNoteBibliography"/>
        <w:spacing w:after="0" w:line="360" w:lineRule="auto"/>
      </w:pPr>
      <w:r w:rsidRPr="00BA3EBF">
        <w:t>52.</w:t>
      </w:r>
      <w:r w:rsidRPr="00BA3EBF">
        <w:tab/>
        <w:t>Krott LM, Piscitelli F, Heine M, Borrino S, Scheja L, Silvestri C, et al. Endocannabinoid regulation in white and brown adipose tissue following thermogenic activation. Journal of lipid research. 2016;57(3):464-73.</w:t>
      </w:r>
    </w:p>
    <w:p w14:paraId="76C1D822" w14:textId="77777777" w:rsidR="00BA3EBF" w:rsidRPr="00BA3EBF" w:rsidRDefault="00BA3EBF" w:rsidP="00436ACA">
      <w:pPr>
        <w:pStyle w:val="EndNoteBibliography"/>
        <w:spacing w:after="0" w:line="360" w:lineRule="auto"/>
      </w:pPr>
      <w:r w:rsidRPr="00BA3EBF">
        <w:t>53.</w:t>
      </w:r>
      <w:r w:rsidRPr="00BA3EBF">
        <w:tab/>
        <w:t>Camastra S, Bonora E, Del Prato S, Rett K, Weck M, Ferrannini E. Effect of obesity and insulin resistance on resting and glucose-induced thermogenesis in man. International journal of obesity. 1999;23(12):1307-13.</w:t>
      </w:r>
    </w:p>
    <w:p w14:paraId="2046280F" w14:textId="77777777" w:rsidR="00BA3EBF" w:rsidRPr="00BA3EBF" w:rsidRDefault="00BA3EBF" w:rsidP="00436ACA">
      <w:pPr>
        <w:pStyle w:val="EndNoteBibliography"/>
        <w:spacing w:after="0" w:line="360" w:lineRule="auto"/>
      </w:pPr>
      <w:r w:rsidRPr="00BA3EBF">
        <w:t>54.</w:t>
      </w:r>
      <w:r w:rsidRPr="00BA3EBF">
        <w:tab/>
        <w:t>Goodpaster BH, Sparks LM. Metabolic flexibility in health and disease. Cell metabolism. 2017;25(5):1027-36.</w:t>
      </w:r>
    </w:p>
    <w:p w14:paraId="2A81B295" w14:textId="77777777" w:rsidR="00BA3EBF" w:rsidRPr="00BA3EBF" w:rsidRDefault="00BA3EBF" w:rsidP="00436ACA">
      <w:pPr>
        <w:pStyle w:val="EndNoteBibliography"/>
        <w:spacing w:after="0" w:line="360" w:lineRule="auto"/>
      </w:pPr>
      <w:r w:rsidRPr="00BA3EBF">
        <w:t>55.</w:t>
      </w:r>
      <w:r w:rsidRPr="00BA3EBF">
        <w:tab/>
        <w:t xml:space="preserve">Liu X, Zheng Y, Guasch-Ferré M, Ruiz-Canela M, Toledo E, Clish C, et al. High plasma glutamate and low glutamine-to-glutamate ratio are associated with type 2 diabetes: </w:t>
      </w:r>
      <w:r w:rsidRPr="00BA3EBF">
        <w:lastRenderedPageBreak/>
        <w:t>Case-cohort study within the PREDIMED trial. Nutrition, Metabolism and Cardiovascular Diseases. 2019;29(10):1040-9.</w:t>
      </w:r>
    </w:p>
    <w:p w14:paraId="7BCF4496" w14:textId="77777777" w:rsidR="00BA3EBF" w:rsidRPr="00BA3EBF" w:rsidRDefault="00BA3EBF" w:rsidP="00436ACA">
      <w:pPr>
        <w:pStyle w:val="EndNoteBibliography"/>
        <w:spacing w:after="0" w:line="360" w:lineRule="auto"/>
      </w:pPr>
      <w:r w:rsidRPr="00BA3EBF">
        <w:t>56.</w:t>
      </w:r>
      <w:r w:rsidRPr="00BA3EBF">
        <w:tab/>
        <w:t>Roberts LD, Koulman A, Griffin JL. Towards metabolic biomarkers of insulin resistance and type 2 diabetes: progress from the metabolome. The lancet diabetes &amp; endocrinology. 2014;2(1):65-75.</w:t>
      </w:r>
    </w:p>
    <w:p w14:paraId="57689193" w14:textId="77777777" w:rsidR="00BA3EBF" w:rsidRPr="00BA3EBF" w:rsidRDefault="00BA3EBF" w:rsidP="00436ACA">
      <w:pPr>
        <w:pStyle w:val="EndNoteBibliography"/>
        <w:spacing w:after="0" w:line="360" w:lineRule="auto"/>
      </w:pPr>
      <w:r w:rsidRPr="00BA3EBF">
        <w:t>57.</w:t>
      </w:r>
      <w:r w:rsidRPr="00BA3EBF">
        <w:tab/>
        <w:t>Huang X-T, Li C, Peng X-P, Guo J, Yue S-J, Liu W, et al. An excessive increase in glutamate contributes to glucose-toxicity in β-cells via activation of pancreatic NMDA receptors in rodent diabetes. Scientific reports. 2017;7:44120.</w:t>
      </w:r>
    </w:p>
    <w:p w14:paraId="6BBCF145" w14:textId="77777777" w:rsidR="00BA3EBF" w:rsidRPr="00BA3EBF" w:rsidRDefault="00BA3EBF" w:rsidP="00436ACA">
      <w:pPr>
        <w:pStyle w:val="EndNoteBibliography"/>
        <w:spacing w:after="0" w:line="360" w:lineRule="auto"/>
      </w:pPr>
      <w:r w:rsidRPr="00BA3EBF">
        <w:t>58.</w:t>
      </w:r>
      <w:r w:rsidRPr="00BA3EBF">
        <w:tab/>
        <w:t>Kotite L, Zhang L, Yu Z, Burlingame A, Havel R. Human apoC-IV isolation, characterization, and immunochemical quantification in plasma and plasma lipoproteins. Journal of lipid research. 2003;44(7):1387-94.</w:t>
      </w:r>
    </w:p>
    <w:p w14:paraId="26AB0954" w14:textId="77777777" w:rsidR="00BA3EBF" w:rsidRPr="00BA3EBF" w:rsidRDefault="00BA3EBF" w:rsidP="00436ACA">
      <w:pPr>
        <w:pStyle w:val="EndNoteBibliography"/>
        <w:spacing w:after="0" w:line="360" w:lineRule="auto"/>
      </w:pPr>
      <w:r w:rsidRPr="00BA3EBF">
        <w:t>59.</w:t>
      </w:r>
      <w:r w:rsidRPr="00BA3EBF">
        <w:tab/>
        <w:t>Allan C, Taylor J. Expression of a novel human apolipoprotein (apoC-IV) causes hypertriglyceridemia in transgenic mice. Journal of lipid research. 1996;37(7):1510-8.</w:t>
      </w:r>
    </w:p>
    <w:p w14:paraId="0EEDA384" w14:textId="77777777" w:rsidR="00BA3EBF" w:rsidRPr="00BA3EBF" w:rsidRDefault="00BA3EBF" w:rsidP="00436ACA">
      <w:pPr>
        <w:pStyle w:val="EndNoteBibliography"/>
        <w:spacing w:after="0" w:line="360" w:lineRule="auto"/>
      </w:pPr>
      <w:r w:rsidRPr="00BA3EBF">
        <w:t>60.</w:t>
      </w:r>
      <w:r w:rsidRPr="00BA3EBF">
        <w:tab/>
        <w:t>Chistiakov DA, Orekhov AN, Bobryshev YV. ApoA1 and ApoA1-specific self-antibodies in cardiovascular disease. Laboratory Investigation. 2016;96(7):708-18.</w:t>
      </w:r>
    </w:p>
    <w:p w14:paraId="17B72A5E" w14:textId="77777777" w:rsidR="00BA3EBF" w:rsidRPr="00BA3EBF" w:rsidRDefault="00BA3EBF" w:rsidP="00436ACA">
      <w:pPr>
        <w:pStyle w:val="EndNoteBibliography"/>
        <w:spacing w:after="0" w:line="360" w:lineRule="auto"/>
      </w:pPr>
      <w:r w:rsidRPr="00BA3EBF">
        <w:t>61.</w:t>
      </w:r>
      <w:r w:rsidRPr="00BA3EBF">
        <w:tab/>
        <w:t>Perdomo G, Dong HH. Apolipoprotein D in lipid metabolism and its functional implication in atherosclerosis and aging. Aging (Albany NY). 2009;1(1):17.</w:t>
      </w:r>
    </w:p>
    <w:p w14:paraId="20FCF775" w14:textId="77777777" w:rsidR="00BA3EBF" w:rsidRPr="00AA0983" w:rsidRDefault="00BA3EBF" w:rsidP="00436ACA">
      <w:pPr>
        <w:pStyle w:val="EndNoteBibliography"/>
        <w:spacing w:after="0" w:line="360" w:lineRule="auto"/>
        <w:rPr>
          <w:lang w:val="nl-NL"/>
        </w:rPr>
      </w:pPr>
      <w:r w:rsidRPr="00BA3EBF">
        <w:t>62.</w:t>
      </w:r>
      <w:r w:rsidRPr="00BA3EBF">
        <w:tab/>
        <w:t xml:space="preserve">Karhapää P, Malkki M, Laakso M. Isolated low HDL cholesterol: an insulin-resistant state. </w:t>
      </w:r>
      <w:r w:rsidRPr="00AA0983">
        <w:rPr>
          <w:lang w:val="nl-NL"/>
        </w:rPr>
        <w:t>Diabetes. 1994;43(3):411-7.</w:t>
      </w:r>
    </w:p>
    <w:p w14:paraId="572A29D0" w14:textId="77777777" w:rsidR="00BA3EBF" w:rsidRPr="00BA3EBF" w:rsidRDefault="00BA3EBF" w:rsidP="00436ACA">
      <w:pPr>
        <w:pStyle w:val="EndNoteBibliography"/>
        <w:spacing w:after="0" w:line="360" w:lineRule="auto"/>
      </w:pPr>
      <w:r w:rsidRPr="00AA0983">
        <w:rPr>
          <w:lang w:val="nl-NL"/>
        </w:rPr>
        <w:t>63.</w:t>
      </w:r>
      <w:r w:rsidRPr="00AA0983">
        <w:rPr>
          <w:lang w:val="nl-NL"/>
        </w:rPr>
        <w:tab/>
        <w:t xml:space="preserve">Li N, Fu J, Koonen DP, Kuivenhoven JA, Snieder H, Hofker MH. </w:t>
      </w:r>
      <w:r w:rsidRPr="00BA3EBF">
        <w:t>Are hypertriglyceridemia and low HDL causal factors in the development of insulin resistance? Atherosclerosis. 2014;233(1):130-8.</w:t>
      </w:r>
    </w:p>
    <w:p w14:paraId="5D154AE5" w14:textId="6CFC916F" w:rsidR="00BA3EBF" w:rsidRDefault="00BA3EBF" w:rsidP="00436ACA">
      <w:pPr>
        <w:pStyle w:val="EndNoteBibliography"/>
        <w:spacing w:after="0" w:line="360" w:lineRule="auto"/>
      </w:pPr>
      <w:r w:rsidRPr="00BA3EBF">
        <w:t>64.</w:t>
      </w:r>
      <w:r w:rsidRPr="00BA3EBF">
        <w:tab/>
        <w:t>von Zychlinski A, Kleffmann T. Dissecting the proteome of lipoproteins: New biomarkers for cardiovascular diseases? Translational Proteomics. 2015;7:30-9.</w:t>
      </w:r>
      <w:r w:rsidR="00F66562">
        <w:fldChar w:fldCharType="end"/>
      </w:r>
    </w:p>
    <w:p w14:paraId="46575645" w14:textId="77777777" w:rsidR="00436ACA" w:rsidRDefault="00436ACA" w:rsidP="00BA3EBF">
      <w:pPr>
        <w:pStyle w:val="Heading2"/>
        <w:jc w:val="both"/>
        <w:rPr>
          <w:sz w:val="24"/>
          <w:szCs w:val="24"/>
          <w:u w:val="single"/>
        </w:rPr>
      </w:pPr>
    </w:p>
    <w:p w14:paraId="402BEA37" w14:textId="77777777" w:rsidR="00436ACA" w:rsidRDefault="00436ACA" w:rsidP="00BA3EBF">
      <w:pPr>
        <w:pStyle w:val="Heading2"/>
        <w:jc w:val="both"/>
        <w:rPr>
          <w:sz w:val="24"/>
          <w:szCs w:val="24"/>
          <w:u w:val="single"/>
        </w:rPr>
      </w:pPr>
    </w:p>
    <w:p w14:paraId="783456AE" w14:textId="77777777" w:rsidR="00436ACA" w:rsidRDefault="00436ACA" w:rsidP="00BA3EBF">
      <w:pPr>
        <w:pStyle w:val="Heading2"/>
        <w:jc w:val="both"/>
        <w:rPr>
          <w:sz w:val="24"/>
          <w:szCs w:val="24"/>
          <w:u w:val="single"/>
        </w:rPr>
      </w:pPr>
    </w:p>
    <w:p w14:paraId="7462997E" w14:textId="77777777" w:rsidR="00436ACA" w:rsidRDefault="00436ACA" w:rsidP="00BA3EBF">
      <w:pPr>
        <w:pStyle w:val="Heading2"/>
        <w:jc w:val="both"/>
        <w:rPr>
          <w:sz w:val="24"/>
          <w:szCs w:val="24"/>
          <w:u w:val="single"/>
        </w:rPr>
      </w:pPr>
    </w:p>
    <w:p w14:paraId="02F6D8E2" w14:textId="77777777" w:rsidR="00436ACA" w:rsidRDefault="00436ACA" w:rsidP="00BA3EBF">
      <w:pPr>
        <w:pStyle w:val="Heading2"/>
        <w:jc w:val="both"/>
        <w:rPr>
          <w:sz w:val="24"/>
          <w:szCs w:val="24"/>
          <w:u w:val="single"/>
        </w:rPr>
      </w:pPr>
    </w:p>
    <w:p w14:paraId="1AF885AE" w14:textId="77777777" w:rsidR="00436ACA" w:rsidRDefault="00436ACA" w:rsidP="00BA3EBF">
      <w:pPr>
        <w:pStyle w:val="Heading2"/>
        <w:jc w:val="both"/>
        <w:rPr>
          <w:sz w:val="24"/>
          <w:szCs w:val="24"/>
          <w:u w:val="single"/>
        </w:rPr>
      </w:pPr>
    </w:p>
    <w:p w14:paraId="1D11FFAE" w14:textId="77777777" w:rsidR="00436ACA" w:rsidRDefault="00436ACA" w:rsidP="00BA3EBF">
      <w:pPr>
        <w:pStyle w:val="Heading2"/>
        <w:jc w:val="both"/>
        <w:rPr>
          <w:sz w:val="24"/>
          <w:szCs w:val="24"/>
          <w:u w:val="single"/>
        </w:rPr>
      </w:pPr>
    </w:p>
    <w:p w14:paraId="26AAA7F6" w14:textId="4B2D1F2E" w:rsidR="00BA3EBF" w:rsidRDefault="00BA3EBF" w:rsidP="00BA3EBF">
      <w:pPr>
        <w:pStyle w:val="Heading2"/>
        <w:jc w:val="both"/>
        <w:rPr>
          <w:sz w:val="24"/>
          <w:szCs w:val="24"/>
          <w:u w:val="single"/>
        </w:rPr>
      </w:pPr>
      <w:bookmarkStart w:id="27" w:name="_Toc44088868"/>
      <w:r>
        <w:rPr>
          <w:sz w:val="24"/>
          <w:szCs w:val="24"/>
          <w:u w:val="single"/>
        </w:rPr>
        <w:lastRenderedPageBreak/>
        <w:t>Appendix</w:t>
      </w:r>
      <w:bookmarkEnd w:id="27"/>
    </w:p>
    <w:p w14:paraId="7BFA55EA" w14:textId="77777777" w:rsidR="00BA3EBF" w:rsidRDefault="00BA3EBF" w:rsidP="00BA3EBF">
      <w:pPr>
        <w:pStyle w:val="Heading3"/>
        <w:spacing w:line="360" w:lineRule="auto"/>
        <w:jc w:val="both"/>
        <w:rPr>
          <w:rFonts w:ascii="Times New Roman" w:hAnsi="Times New Roman" w:cs="Times New Roman"/>
        </w:rPr>
      </w:pPr>
      <w:bookmarkStart w:id="28" w:name="_Toc44088869"/>
      <w:commentRangeStart w:id="29"/>
      <w:r>
        <w:rPr>
          <w:rFonts w:ascii="Times New Roman" w:hAnsi="Times New Roman" w:cs="Times New Roman"/>
          <w:i/>
          <w:iCs/>
          <w:color w:val="auto"/>
          <w:u w:val="single"/>
        </w:rPr>
        <w:t>Appendix 1</w:t>
      </w:r>
      <w:r>
        <w:rPr>
          <w:rFonts w:ascii="Times New Roman" w:hAnsi="Times New Roman" w:cs="Times New Roman"/>
          <w:i/>
          <w:iCs/>
          <w:color w:val="auto"/>
        </w:rPr>
        <w:t>:</w:t>
      </w:r>
      <w:r>
        <w:rPr>
          <w:rFonts w:ascii="Times New Roman" w:hAnsi="Times New Roman" w:cs="Times New Roman"/>
          <w:color w:val="auto"/>
        </w:rPr>
        <w:t xml:space="preserve"> </w:t>
      </w:r>
      <w:commentRangeEnd w:id="29"/>
      <w:r>
        <w:rPr>
          <w:rStyle w:val="CommentReference"/>
          <w:rFonts w:asciiTheme="minorHAnsi" w:eastAsiaTheme="minorHAnsi" w:hAnsiTheme="minorHAnsi" w:cstheme="minorBidi"/>
          <w:color w:val="auto"/>
        </w:rPr>
        <w:commentReference w:id="29"/>
      </w:r>
      <w:bookmarkEnd w:id="28"/>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77777777" w:rsidR="00BA3EBF" w:rsidRPr="00226E3C" w:rsidRDefault="00BA3EBF" w:rsidP="00BA3EBF">
      <w:pPr>
        <w:spacing w:before="240"/>
        <w:rPr>
          <w:rFonts w:ascii="Times New Roman" w:hAnsi="Times New Roman" w:cs="Times New Roman"/>
          <w:sz w:val="24"/>
          <w:szCs w:val="24"/>
        </w:rPr>
      </w:pPr>
      <w:r>
        <w:rPr>
          <w:rFonts w:ascii="Times New Roman" w:hAnsi="Times New Roman" w:cs="Times New Roman"/>
          <w:sz w:val="24"/>
          <w:szCs w:val="24"/>
        </w:rPr>
        <w:t xml:space="preserve">Figure A1: study design. iHMP = integrative human microbiome project. T2D = type 2 diabetes. </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xml:space="preserve"> = Principle Coordinate Analysis. PERMANOVA = Multivariate ANOVA with Permutations. Sparse CCA = sparse Canonical Correlation Analysis. </w:t>
      </w:r>
    </w:p>
    <w:p w14:paraId="4ED01B88" w14:textId="77777777" w:rsidR="00BA3EBF" w:rsidRDefault="00BA3EBF" w:rsidP="00BA3EBF">
      <w:pPr>
        <w:pStyle w:val="Heading3"/>
        <w:spacing w:line="360" w:lineRule="auto"/>
        <w:jc w:val="both"/>
        <w:rPr>
          <w:rFonts w:ascii="Times New Roman" w:hAnsi="Times New Roman" w:cs="Times New Roman"/>
          <w:color w:val="auto"/>
        </w:rPr>
      </w:pPr>
      <w:bookmarkStart w:id="30" w:name="_Toc44088870"/>
      <w:r>
        <w:rPr>
          <w:rFonts w:ascii="Times New Roman" w:hAnsi="Times New Roman" w:cs="Times New Roman"/>
          <w:i/>
          <w:iCs/>
          <w:color w:val="auto"/>
          <w:u w:val="single"/>
        </w:rPr>
        <w:lastRenderedPageBreak/>
        <w:t>Appendix 2</w:t>
      </w:r>
      <w:r>
        <w:rPr>
          <w:rFonts w:ascii="Times New Roman" w:hAnsi="Times New Roman" w:cs="Times New Roman"/>
          <w:i/>
          <w:iCs/>
          <w:color w:val="auto"/>
        </w:rPr>
        <w:t>:</w:t>
      </w:r>
      <w:bookmarkEnd w:id="30"/>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4889500" cy="4445000"/>
                    </a:xfrm>
                    <a:prstGeom prst="rect">
                      <a:avLst/>
                    </a:prstGeom>
                  </pic:spPr>
                </pic:pic>
              </a:graphicData>
            </a:graphic>
          </wp:inline>
        </w:drawing>
      </w:r>
    </w:p>
    <w:p w14:paraId="12E23AA9" w14:textId="77777777"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A2: Principal Component Analysis (PCA) plot of the metagenomic data prior to outlier exclusion.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77777777" w:rsidR="00BA3EBF" w:rsidRDefault="00BA3EBF" w:rsidP="00BA3EBF">
      <w:pPr>
        <w:pStyle w:val="Heading3"/>
        <w:spacing w:line="360" w:lineRule="auto"/>
        <w:jc w:val="both"/>
        <w:rPr>
          <w:rFonts w:ascii="Times New Roman" w:hAnsi="Times New Roman" w:cs="Times New Roman"/>
          <w:color w:val="auto"/>
        </w:rPr>
      </w:pPr>
      <w:bookmarkStart w:id="31" w:name="_Toc44088871"/>
      <w:r w:rsidRPr="002C47BA">
        <w:rPr>
          <w:rFonts w:ascii="Times New Roman" w:hAnsi="Times New Roman" w:cs="Times New Roman"/>
          <w:i/>
          <w:iCs/>
          <w:color w:val="auto"/>
          <w:u w:val="single"/>
        </w:rPr>
        <w:t xml:space="preserve">Appendix </w:t>
      </w:r>
      <w:r>
        <w:rPr>
          <w:rFonts w:ascii="Times New Roman" w:hAnsi="Times New Roman" w:cs="Times New Roman"/>
          <w:i/>
          <w:iCs/>
          <w:color w:val="auto"/>
          <w:u w:val="single"/>
        </w:rPr>
        <w:t>3</w:t>
      </w:r>
      <w:r>
        <w:rPr>
          <w:rFonts w:ascii="Times New Roman" w:hAnsi="Times New Roman" w:cs="Times New Roman"/>
          <w:color w:val="auto"/>
        </w:rPr>
        <w:t>: Table A1</w:t>
      </w:r>
      <w:bookmarkEnd w:id="31"/>
    </w:p>
    <w:p w14:paraId="1CB998B0" w14:textId="77777777" w:rsidR="00BA3EBF" w:rsidRPr="00C436E9"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7777777" w:rsidR="00BA3EBF" w:rsidRDefault="00BA3EBF" w:rsidP="00BA3EBF">
      <w:pPr>
        <w:pStyle w:val="Heading3"/>
        <w:spacing w:before="0" w:line="360" w:lineRule="auto"/>
        <w:jc w:val="both"/>
        <w:rPr>
          <w:rFonts w:ascii="Times New Roman" w:hAnsi="Times New Roman" w:cs="Times New Roman"/>
          <w:color w:val="auto"/>
        </w:rPr>
      </w:pPr>
      <w:bookmarkStart w:id="32" w:name="_Toc44088872"/>
      <w:r w:rsidRPr="002C47BA">
        <w:rPr>
          <w:rFonts w:ascii="Times New Roman" w:hAnsi="Times New Roman" w:cs="Times New Roman"/>
          <w:i/>
          <w:iCs/>
          <w:color w:val="auto"/>
          <w:u w:val="single"/>
        </w:rPr>
        <w:lastRenderedPageBreak/>
        <w:t xml:space="preserve">Appendix </w:t>
      </w:r>
      <w:r>
        <w:rPr>
          <w:rFonts w:ascii="Times New Roman" w:hAnsi="Times New Roman" w:cs="Times New Roman"/>
          <w:i/>
          <w:iCs/>
          <w:color w:val="auto"/>
          <w:u w:val="single"/>
        </w:rPr>
        <w:t>4</w:t>
      </w:r>
      <w:r>
        <w:rPr>
          <w:rFonts w:ascii="Times New Roman" w:hAnsi="Times New Roman" w:cs="Times New Roman"/>
          <w:color w:val="auto"/>
        </w:rPr>
        <w:t>: Table A2</w:t>
      </w:r>
      <w:bookmarkEnd w:id="32"/>
    </w:p>
    <w:p w14:paraId="7B3F3285" w14:textId="77777777" w:rsidR="00BA3EBF" w:rsidRPr="000D5191"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7777777" w:rsidR="00BA3EBF" w:rsidRDefault="00BA3EBF" w:rsidP="00BA3EBF">
      <w:pPr>
        <w:pStyle w:val="Heading3"/>
        <w:rPr>
          <w:rFonts w:ascii="Times New Roman" w:hAnsi="Times New Roman" w:cs="Times New Roman"/>
          <w:color w:val="auto"/>
        </w:rPr>
      </w:pPr>
      <w:bookmarkStart w:id="33" w:name="_Toc44088873"/>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bookmarkEnd w:id="33"/>
    </w:p>
    <w:p w14:paraId="4B054868" w14:textId="77777777" w:rsidR="00BA3EBF" w:rsidRPr="00C27645"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Acetylcarnosine</w:t>
            </w:r>
            <w:proofErr w:type="spellEnd"/>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HMDB02183</w:t>
            </w:r>
            <w:r w:rsidRPr="00A82423">
              <w:rPr>
                <w:rFonts w:ascii="Times New Roman" w:hAnsi="Times New Roman" w:cs="Times New Roman"/>
                <w:color w:val="333333"/>
                <w:sz w:val="24"/>
                <w:szCs w:val="24"/>
              </w:rPr>
              <w:br/>
              <w:t xml:space="preserve">Docosahexaenoic acid </w:t>
            </w:r>
            <w:r>
              <w:rPr>
                <w:rFonts w:ascii="Times New Roman" w:hAnsi="Times New Roman" w:cs="Times New Roman"/>
                <w:color w:val="333333"/>
                <w:sz w:val="24"/>
                <w:szCs w:val="24"/>
              </w:rPr>
              <w:fldChar w:fldCharType="begin"/>
            </w:r>
            <w:r>
              <w:rPr>
                <w:rFonts w:ascii="Times New Roman" w:hAnsi="Times New Roman" w:cs="Times New Roman"/>
                <w:color w:val="333333"/>
                <w:sz w:val="24"/>
                <w:szCs w:val="24"/>
              </w:rPr>
              <w:instrText xml:space="preserve"> ADDIN EN.CITE &lt;EndNote&gt;&lt;Cite ExcludeYear="1"&gt;&lt;Author&gt;Shajpal&lt;/Author&gt;&lt;Year&gt;2017&lt;/Year&gt;&lt;RecNum&gt;49&lt;/RecNum&gt;&lt;DisplayText&gt;(65)&lt;/DisplayText&gt;&lt;record&gt;&lt;rec-number&gt;49&lt;/rec-number&gt;&lt;foreign-keys&gt;&lt;key app="EN" db-id="f9f5zf0wndr25ae0t9np2tznxfxvw99xr09a" timestamp="1529766925"&gt;49&lt;/key&gt;&lt;/foreign-keys&gt;&lt;ref-type name="Journal Article"&gt;17&lt;/ref-type&gt;&lt;contributors&gt;&lt;authors&gt;&lt;author&gt;Shajpal, Anuradha&lt;/author&gt;&lt;author&gt;Siddiqui, Farah&lt;/author&gt;&lt;/authors&gt;&lt;/contributors&gt;&lt;titles&gt;&lt;title&gt;Screening for Down syndrome&lt;/title&gt;&lt;secondary-title&gt;Obstetrics, Gynaecology &amp;amp; Reproductive Medicine&lt;/secondary-title&gt;&lt;/titles&gt;&lt;periodical&gt;&lt;full-title&gt;Obstetrics, Gynaecology &amp;amp; Reproductive Medicine&lt;/full-title&gt;&lt;/periodical&gt;&lt;pages&gt;333-337&lt;/pages&gt;&lt;volume&gt;27&lt;/volume&gt;&lt;number&gt;11&lt;/number&gt;&lt;keywords&gt;&lt;keyword&gt;aneuploidy&lt;/keyword&gt;&lt;keyword&gt;Down syndrome&lt;/keyword&gt;&lt;keyword&gt;non-invasive prenatal testing&lt;/keyword&gt;&lt;keyword&gt;prenatal diagnosis&lt;/keyword&gt;&lt;keyword&gt;screening&lt;/keyword&gt;&lt;/keywords&gt;&lt;dates&gt;&lt;year&gt;2017&lt;/year&gt;&lt;pub-dates&gt;&lt;date&gt;2017/11/01/&lt;/date&gt;&lt;/pub-dates&gt;&lt;/dates&gt;&lt;isbn&gt;1751-7214&lt;/isbn&gt;&lt;urls&gt;&lt;related-urls&gt;&lt;url&gt;http://www.sciencedirect.com/science/article/pii/S1751721417301719&lt;/url&gt;&lt;/related-urls&gt;&lt;/urls&gt;&lt;electronic-resource-num&gt;https://doi.org/10.1016/j.ogrm.2017.08.006&lt;/electronic-resource-num&gt;&lt;/record&gt;&lt;/Cite&gt;&lt;/EndNote&gt;</w:instrText>
            </w:r>
            <w:r>
              <w:rPr>
                <w:rFonts w:ascii="Times New Roman" w:hAnsi="Times New Roman" w:cs="Times New Roman"/>
                <w:color w:val="333333"/>
                <w:sz w:val="24"/>
                <w:szCs w:val="24"/>
              </w:rPr>
              <w:fldChar w:fldCharType="separate"/>
            </w:r>
            <w:r>
              <w:rPr>
                <w:rFonts w:ascii="Times New Roman" w:hAnsi="Times New Roman" w:cs="Times New Roman"/>
                <w:noProof/>
                <w:color w:val="333333"/>
                <w:sz w:val="24"/>
                <w:szCs w:val="24"/>
              </w:rPr>
              <w:t>(65)</w:t>
            </w:r>
            <w:r>
              <w:rPr>
                <w:rFonts w:ascii="Times New Roman" w:hAnsi="Times New Roman" w:cs="Times New Roman"/>
                <w:color w:val="333333"/>
                <w:sz w:val="24"/>
                <w:szCs w:val="24"/>
              </w:rPr>
              <w:fldChar w:fldCharType="end"/>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72B53096" w14:textId="77777777" w:rsidR="00BA3EBF" w:rsidRDefault="00BA3EBF" w:rsidP="00BA3EBF">
      <w:pPr>
        <w:pStyle w:val="Heading3"/>
        <w:spacing w:after="240"/>
        <w:jc w:val="both"/>
        <w:rPr>
          <w:rFonts w:ascii="Times New Roman" w:hAnsi="Times New Roman" w:cs="Times New Roman"/>
          <w:color w:val="auto"/>
        </w:rPr>
      </w:pPr>
      <w:bookmarkStart w:id="34" w:name="_Toc44088874"/>
      <w:r w:rsidRPr="002C47BA">
        <w:rPr>
          <w:rFonts w:ascii="Times New Roman" w:hAnsi="Times New Roman" w:cs="Times New Roman"/>
          <w:i/>
          <w:iCs/>
          <w:color w:val="auto"/>
          <w:u w:val="single"/>
        </w:rPr>
        <w:lastRenderedPageBreak/>
        <w:t xml:space="preserve">Appendix </w:t>
      </w:r>
      <w:r>
        <w:rPr>
          <w:rFonts w:ascii="Times New Roman" w:hAnsi="Times New Roman" w:cs="Times New Roman"/>
          <w:i/>
          <w:iCs/>
          <w:color w:val="auto"/>
          <w:u w:val="single"/>
        </w:rPr>
        <w:t>6</w:t>
      </w:r>
      <w:r>
        <w:rPr>
          <w:rFonts w:ascii="Times New Roman" w:hAnsi="Times New Roman" w:cs="Times New Roman"/>
          <w:color w:val="auto"/>
        </w:rPr>
        <w:t>: Table A3</w:t>
      </w:r>
      <w:bookmarkEnd w:id="34"/>
    </w:p>
    <w:p w14:paraId="2C15D99D" w14:textId="77777777" w:rsidR="00BA3EBF" w:rsidRPr="00ED3C68"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528ADC4B" w14:textId="7460DD7B" w:rsidR="00EC311A" w:rsidRDefault="00EC311A" w:rsidP="00BA3EBF">
      <w:pPr>
        <w:jc w:val="both"/>
      </w:pPr>
    </w:p>
    <w:p w14:paraId="431DBE55" w14:textId="71C93986" w:rsidR="00EC311A" w:rsidRDefault="00EC311A" w:rsidP="00BA3EBF">
      <w:pPr>
        <w:jc w:val="both"/>
      </w:pPr>
    </w:p>
    <w:p w14:paraId="4FB0AD2F" w14:textId="1073BF5C" w:rsidR="00EC311A" w:rsidRDefault="00EC311A" w:rsidP="00BA3EBF">
      <w:pPr>
        <w:jc w:val="both"/>
      </w:pPr>
    </w:p>
    <w:p w14:paraId="4380D7F5" w14:textId="77777777" w:rsidR="00EC311A" w:rsidRPr="0007661B" w:rsidRDefault="00EC311A" w:rsidP="00BA3EBF">
      <w:pPr>
        <w:jc w:val="both"/>
      </w:pPr>
    </w:p>
    <w:p w14:paraId="1874A471" w14:textId="57D31039" w:rsidR="00BA3EBF" w:rsidRPr="00EC311A" w:rsidRDefault="00BA3EBF" w:rsidP="00BA3EBF">
      <w:pPr>
        <w:pStyle w:val="Heading2"/>
        <w:tabs>
          <w:tab w:val="left" w:pos="7371"/>
        </w:tabs>
        <w:rPr>
          <w:sz w:val="32"/>
          <w:szCs w:val="32"/>
        </w:rPr>
      </w:pPr>
      <w:bookmarkStart w:id="35" w:name="_Toc44088875"/>
      <w:r w:rsidRPr="00EC311A">
        <w:rPr>
          <w:sz w:val="32"/>
          <w:szCs w:val="32"/>
        </w:rPr>
        <w:lastRenderedPageBreak/>
        <w:t>Add-on page: Description of work by student</w:t>
      </w:r>
      <w:r w:rsidR="00EC311A" w:rsidRPr="00EC311A">
        <w:rPr>
          <w:sz w:val="32"/>
          <w:szCs w:val="32"/>
        </w:rPr>
        <w:t xml:space="preserve"> </w:t>
      </w:r>
      <w:r w:rsidRPr="00EC311A">
        <w:rPr>
          <w:sz w:val="32"/>
          <w:szCs w:val="32"/>
        </w:rPr>
        <w:t>Bachelor BMS</w:t>
      </w:r>
      <w:bookmarkEnd w:id="35"/>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2"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w:t>
      </w:r>
      <w:proofErr w:type="spellStart"/>
      <w:r w:rsidRPr="00EC311A">
        <w:rPr>
          <w:rFonts w:ascii="Times New Roman" w:hAnsi="Times New Roman" w:cs="Times New Roman"/>
        </w:rPr>
        <w:t>Penders</w:t>
      </w:r>
      <w:proofErr w:type="spellEnd"/>
      <w:r w:rsidRPr="00EC311A">
        <w:rPr>
          <w:rFonts w:ascii="Times New Roman" w:hAnsi="Times New Roman" w:cs="Times New Roman"/>
        </w:rPr>
        <w:t xml:space="preserve">,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2EFB2D5E" w:rsidR="00BA3EBF" w:rsidRPr="00BB1E5B" w:rsidRDefault="00BA3EBF" w:rsidP="00BA3EBF">
      <w:pPr>
        <w:pStyle w:val="EndNoteBibliography"/>
        <w:spacing w:after="0"/>
      </w:pPr>
    </w:p>
    <w:sectPr w:rsidR="00BA3EBF" w:rsidRPr="00BB1E5B">
      <w:footerReference w:type="defaul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3"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4"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5"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6C59C2">
      <w:pPr>
        <w:pStyle w:val="CommentText"/>
      </w:pPr>
      <w:hyperlink r:id="rId2" w:history="1">
        <w:r w:rsidR="00E4224D">
          <w:rPr>
            <w:rStyle w:val="Hyperlink"/>
          </w:rPr>
          <w:t>https://www.cell.com/cell-metabolism/pdf/S1550-4131(17)30220-6.pdf</w:t>
        </w:r>
      </w:hyperlink>
    </w:p>
  </w:comment>
  <w:comment w:id="6"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7"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8"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5"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24"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29"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0"/>
  <w15:commentEx w15:paraId="725B1ECD" w15:done="0"/>
  <w15:commentEx w15:paraId="6E77247E" w15:done="0"/>
  <w15:commentEx w15:paraId="673B8DA6" w15:paraIdParent="6E77247E" w15:done="0"/>
  <w15:commentEx w15:paraId="6EDEDB6B" w15:paraIdParent="6E77247E" w15:done="0"/>
  <w15:commentEx w15:paraId="0F5E1ADD" w15:paraIdParent="6E77247E" w15:done="0"/>
  <w15:commentEx w15:paraId="0025A286" w15:done="0"/>
  <w15:commentEx w15:paraId="6A987371" w15:done="0"/>
  <w15:commentEx w15:paraId="4D3AC6EF" w15:done="0"/>
  <w15:commentEx w15:paraId="46B15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99C328" w16cex:dateUtc="2020-06-21T09:29: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9F59F4" w16cex:dateUtc="2020-06-25T15:14:00Z"/>
  <w16cex:commentExtensible w16cex:durableId="229DB52F" w16cex:dateUtc="2020-06-24T09:19:00Z"/>
  <w16cex:commentExtensible w16cex:durableId="22A0BA6B" w16cex:dateUtc="2020-06-24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725B1ECD" w16cid:durableId="2299C328"/>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6A987371" w16cid:durableId="229F59F4"/>
  <w16cid:commentId w16cid:paraId="4D3AC6EF" w16cid:durableId="229DB52F"/>
  <w16cid:commentId w16cid:paraId="46B1516E" w16cid:durableId="22A0BA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9CECD3" w14:textId="77777777" w:rsidR="009142AA" w:rsidRDefault="009142AA" w:rsidP="008C71E2">
      <w:pPr>
        <w:spacing w:after="0" w:line="240" w:lineRule="auto"/>
      </w:pPr>
      <w:r>
        <w:separator/>
      </w:r>
    </w:p>
  </w:endnote>
  <w:endnote w:type="continuationSeparator" w:id="0">
    <w:p w14:paraId="65B12CA7" w14:textId="77777777" w:rsidR="009142AA" w:rsidRDefault="009142AA"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6787086"/>
      <w:docPartObj>
        <w:docPartGallery w:val="Page Numbers (Bottom of Page)"/>
        <w:docPartUnique/>
      </w:docPartObj>
    </w:sdtPr>
    <w:sdtEndPr>
      <w:rPr>
        <w:noProof/>
      </w:rPr>
    </w:sdtEndPr>
    <w:sdtContent>
      <w:p w14:paraId="5D652817" w14:textId="38D17617" w:rsidR="00E57973" w:rsidRDefault="00E579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F46EB" w14:textId="77777777" w:rsidR="00E57973" w:rsidRDefault="00E57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75797E" w14:textId="77777777" w:rsidR="009142AA" w:rsidRDefault="009142AA" w:rsidP="008C71E2">
      <w:pPr>
        <w:spacing w:after="0" w:line="240" w:lineRule="auto"/>
      </w:pPr>
      <w:r>
        <w:separator/>
      </w:r>
    </w:p>
  </w:footnote>
  <w:footnote w:type="continuationSeparator" w:id="0">
    <w:p w14:paraId="035764B4" w14:textId="77777777" w:rsidR="009142AA" w:rsidRDefault="009142AA"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item db-id=&quot;f9f5zf0wndr25ae0t9np2tznxfxvw99xr09a&quot;&gt;My EndNote Library&lt;record-ids&gt;&lt;item&gt;49&lt;/item&gt;&lt;item&gt;179&lt;/item&gt;&lt;item&gt;187&lt;/item&gt;&lt;item&gt;188&lt;/item&gt;&lt;item&gt;228&lt;/item&gt;&lt;item&gt;229&lt;/item&gt;&lt;item&gt;230&lt;/item&gt;&lt;/record-ids&gt;&lt;/item&gt;&lt;/Libraries&gt;"/>
  </w:docVars>
  <w:rsids>
    <w:rsidRoot w:val="003E624A"/>
    <w:rsid w:val="000004FF"/>
    <w:rsid w:val="00001B10"/>
    <w:rsid w:val="00003AFE"/>
    <w:rsid w:val="00003DA5"/>
    <w:rsid w:val="00011DEA"/>
    <w:rsid w:val="00013EE7"/>
    <w:rsid w:val="00016455"/>
    <w:rsid w:val="000164DC"/>
    <w:rsid w:val="0001693C"/>
    <w:rsid w:val="00016ED2"/>
    <w:rsid w:val="00020BD7"/>
    <w:rsid w:val="0003111C"/>
    <w:rsid w:val="0003194B"/>
    <w:rsid w:val="00031C28"/>
    <w:rsid w:val="00033820"/>
    <w:rsid w:val="000338B8"/>
    <w:rsid w:val="00036D2D"/>
    <w:rsid w:val="00037B71"/>
    <w:rsid w:val="00041B49"/>
    <w:rsid w:val="0004535D"/>
    <w:rsid w:val="000466CE"/>
    <w:rsid w:val="00050316"/>
    <w:rsid w:val="000525B3"/>
    <w:rsid w:val="00054D70"/>
    <w:rsid w:val="0005587E"/>
    <w:rsid w:val="00057BCA"/>
    <w:rsid w:val="00061340"/>
    <w:rsid w:val="00065001"/>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4B14"/>
    <w:rsid w:val="000B609C"/>
    <w:rsid w:val="000C0EEC"/>
    <w:rsid w:val="000C5A41"/>
    <w:rsid w:val="000C5D84"/>
    <w:rsid w:val="000D0168"/>
    <w:rsid w:val="000D16A3"/>
    <w:rsid w:val="000D17FF"/>
    <w:rsid w:val="000D1EC4"/>
    <w:rsid w:val="000D2F23"/>
    <w:rsid w:val="000D4314"/>
    <w:rsid w:val="000D5191"/>
    <w:rsid w:val="000E0FD9"/>
    <w:rsid w:val="000E106A"/>
    <w:rsid w:val="000E1818"/>
    <w:rsid w:val="000E2A1C"/>
    <w:rsid w:val="000E3098"/>
    <w:rsid w:val="000F21EC"/>
    <w:rsid w:val="000F25B6"/>
    <w:rsid w:val="000F3F21"/>
    <w:rsid w:val="000F59EB"/>
    <w:rsid w:val="000F5C59"/>
    <w:rsid w:val="000F6984"/>
    <w:rsid w:val="0010179B"/>
    <w:rsid w:val="00102803"/>
    <w:rsid w:val="00103E44"/>
    <w:rsid w:val="001071DB"/>
    <w:rsid w:val="00107AFF"/>
    <w:rsid w:val="0011032F"/>
    <w:rsid w:val="001106A1"/>
    <w:rsid w:val="00111678"/>
    <w:rsid w:val="00112885"/>
    <w:rsid w:val="001129DC"/>
    <w:rsid w:val="00112CE4"/>
    <w:rsid w:val="00121981"/>
    <w:rsid w:val="0012386A"/>
    <w:rsid w:val="001244E5"/>
    <w:rsid w:val="00130C94"/>
    <w:rsid w:val="00132320"/>
    <w:rsid w:val="0013238C"/>
    <w:rsid w:val="0013383A"/>
    <w:rsid w:val="001354A1"/>
    <w:rsid w:val="001359F4"/>
    <w:rsid w:val="00141853"/>
    <w:rsid w:val="00142427"/>
    <w:rsid w:val="00143BDA"/>
    <w:rsid w:val="00147538"/>
    <w:rsid w:val="00150FFF"/>
    <w:rsid w:val="00154E86"/>
    <w:rsid w:val="00156460"/>
    <w:rsid w:val="001564C7"/>
    <w:rsid w:val="00156666"/>
    <w:rsid w:val="0016743E"/>
    <w:rsid w:val="001674C1"/>
    <w:rsid w:val="00172257"/>
    <w:rsid w:val="00176684"/>
    <w:rsid w:val="00181F79"/>
    <w:rsid w:val="00182160"/>
    <w:rsid w:val="0018288A"/>
    <w:rsid w:val="0019053C"/>
    <w:rsid w:val="00190662"/>
    <w:rsid w:val="00192BF2"/>
    <w:rsid w:val="001941B1"/>
    <w:rsid w:val="00194F84"/>
    <w:rsid w:val="001950F3"/>
    <w:rsid w:val="001955FE"/>
    <w:rsid w:val="001979D7"/>
    <w:rsid w:val="001A38CE"/>
    <w:rsid w:val="001A5F7A"/>
    <w:rsid w:val="001A781A"/>
    <w:rsid w:val="001A78C4"/>
    <w:rsid w:val="001A7D00"/>
    <w:rsid w:val="001B213F"/>
    <w:rsid w:val="001B438E"/>
    <w:rsid w:val="001B478B"/>
    <w:rsid w:val="001C235B"/>
    <w:rsid w:val="001C38F6"/>
    <w:rsid w:val="001C5C1F"/>
    <w:rsid w:val="001D3EC5"/>
    <w:rsid w:val="001D4194"/>
    <w:rsid w:val="001E52E1"/>
    <w:rsid w:val="001E56C1"/>
    <w:rsid w:val="001E65E5"/>
    <w:rsid w:val="001E671D"/>
    <w:rsid w:val="001E73CA"/>
    <w:rsid w:val="001F36F6"/>
    <w:rsid w:val="001F5CFE"/>
    <w:rsid w:val="002001B5"/>
    <w:rsid w:val="002020D3"/>
    <w:rsid w:val="0020314D"/>
    <w:rsid w:val="00204EDB"/>
    <w:rsid w:val="00207921"/>
    <w:rsid w:val="00211B3E"/>
    <w:rsid w:val="0021432C"/>
    <w:rsid w:val="00222C19"/>
    <w:rsid w:val="002240C1"/>
    <w:rsid w:val="00225D2F"/>
    <w:rsid w:val="00226E3C"/>
    <w:rsid w:val="0023008A"/>
    <w:rsid w:val="00230393"/>
    <w:rsid w:val="00230672"/>
    <w:rsid w:val="00231051"/>
    <w:rsid w:val="002334FA"/>
    <w:rsid w:val="0024199F"/>
    <w:rsid w:val="00241B49"/>
    <w:rsid w:val="00242C10"/>
    <w:rsid w:val="00243676"/>
    <w:rsid w:val="00244607"/>
    <w:rsid w:val="002476B2"/>
    <w:rsid w:val="00252AA8"/>
    <w:rsid w:val="00252BF0"/>
    <w:rsid w:val="002539CF"/>
    <w:rsid w:val="002606CE"/>
    <w:rsid w:val="00262326"/>
    <w:rsid w:val="00270560"/>
    <w:rsid w:val="00271E70"/>
    <w:rsid w:val="0027363B"/>
    <w:rsid w:val="002767AA"/>
    <w:rsid w:val="0028112C"/>
    <w:rsid w:val="002821EB"/>
    <w:rsid w:val="00282752"/>
    <w:rsid w:val="00285061"/>
    <w:rsid w:val="00290070"/>
    <w:rsid w:val="0029258A"/>
    <w:rsid w:val="00295288"/>
    <w:rsid w:val="00295724"/>
    <w:rsid w:val="00296158"/>
    <w:rsid w:val="00296DBD"/>
    <w:rsid w:val="002975BC"/>
    <w:rsid w:val="00297664"/>
    <w:rsid w:val="002A2224"/>
    <w:rsid w:val="002A62F8"/>
    <w:rsid w:val="002A6679"/>
    <w:rsid w:val="002A6EFA"/>
    <w:rsid w:val="002B12CA"/>
    <w:rsid w:val="002B6E07"/>
    <w:rsid w:val="002C1335"/>
    <w:rsid w:val="002C1868"/>
    <w:rsid w:val="002C3481"/>
    <w:rsid w:val="002C4727"/>
    <w:rsid w:val="002C7AB9"/>
    <w:rsid w:val="002D1094"/>
    <w:rsid w:val="002D3A2F"/>
    <w:rsid w:val="002D6432"/>
    <w:rsid w:val="002D7C82"/>
    <w:rsid w:val="002E01B1"/>
    <w:rsid w:val="002E0464"/>
    <w:rsid w:val="002E09B2"/>
    <w:rsid w:val="002E7729"/>
    <w:rsid w:val="002F097D"/>
    <w:rsid w:val="002F32CB"/>
    <w:rsid w:val="002F39B9"/>
    <w:rsid w:val="002F42E4"/>
    <w:rsid w:val="002F5BD2"/>
    <w:rsid w:val="00301E91"/>
    <w:rsid w:val="003025F6"/>
    <w:rsid w:val="00303776"/>
    <w:rsid w:val="00304133"/>
    <w:rsid w:val="00311B71"/>
    <w:rsid w:val="0032116B"/>
    <w:rsid w:val="003235A0"/>
    <w:rsid w:val="0032370E"/>
    <w:rsid w:val="003252D3"/>
    <w:rsid w:val="003262A7"/>
    <w:rsid w:val="00331F72"/>
    <w:rsid w:val="00332FB2"/>
    <w:rsid w:val="00333ACD"/>
    <w:rsid w:val="003356B1"/>
    <w:rsid w:val="003356EC"/>
    <w:rsid w:val="003365DB"/>
    <w:rsid w:val="00336B62"/>
    <w:rsid w:val="0033748A"/>
    <w:rsid w:val="003375D9"/>
    <w:rsid w:val="003444B1"/>
    <w:rsid w:val="00347FC1"/>
    <w:rsid w:val="00350538"/>
    <w:rsid w:val="003513CF"/>
    <w:rsid w:val="00353139"/>
    <w:rsid w:val="00360561"/>
    <w:rsid w:val="00372BCD"/>
    <w:rsid w:val="00375BF6"/>
    <w:rsid w:val="0037624C"/>
    <w:rsid w:val="00376F04"/>
    <w:rsid w:val="00382763"/>
    <w:rsid w:val="003849CE"/>
    <w:rsid w:val="00390749"/>
    <w:rsid w:val="00391569"/>
    <w:rsid w:val="00391DE9"/>
    <w:rsid w:val="00393F76"/>
    <w:rsid w:val="003A0EB1"/>
    <w:rsid w:val="003A3149"/>
    <w:rsid w:val="003A7592"/>
    <w:rsid w:val="003B3450"/>
    <w:rsid w:val="003B5BE3"/>
    <w:rsid w:val="003C22AF"/>
    <w:rsid w:val="003C2F5D"/>
    <w:rsid w:val="003D0378"/>
    <w:rsid w:val="003D0F59"/>
    <w:rsid w:val="003D2839"/>
    <w:rsid w:val="003D2F41"/>
    <w:rsid w:val="003D4D81"/>
    <w:rsid w:val="003D5ED1"/>
    <w:rsid w:val="003D6141"/>
    <w:rsid w:val="003D79F5"/>
    <w:rsid w:val="003E2645"/>
    <w:rsid w:val="003E530D"/>
    <w:rsid w:val="003E624A"/>
    <w:rsid w:val="003E6924"/>
    <w:rsid w:val="003E6B07"/>
    <w:rsid w:val="003E6C66"/>
    <w:rsid w:val="003F036D"/>
    <w:rsid w:val="003F27F0"/>
    <w:rsid w:val="003F44E4"/>
    <w:rsid w:val="003F7E47"/>
    <w:rsid w:val="00401FBC"/>
    <w:rsid w:val="00403142"/>
    <w:rsid w:val="00403587"/>
    <w:rsid w:val="00405893"/>
    <w:rsid w:val="0040789D"/>
    <w:rsid w:val="00420ACB"/>
    <w:rsid w:val="004223AC"/>
    <w:rsid w:val="00422C34"/>
    <w:rsid w:val="00426529"/>
    <w:rsid w:val="00430704"/>
    <w:rsid w:val="004335EF"/>
    <w:rsid w:val="0043544D"/>
    <w:rsid w:val="00435FB9"/>
    <w:rsid w:val="004361D8"/>
    <w:rsid w:val="00436ACA"/>
    <w:rsid w:val="004375A0"/>
    <w:rsid w:val="004411D6"/>
    <w:rsid w:val="004453CE"/>
    <w:rsid w:val="00447725"/>
    <w:rsid w:val="004479D2"/>
    <w:rsid w:val="004546D3"/>
    <w:rsid w:val="00454EE2"/>
    <w:rsid w:val="004560F7"/>
    <w:rsid w:val="004574A0"/>
    <w:rsid w:val="00460573"/>
    <w:rsid w:val="00462252"/>
    <w:rsid w:val="00463B80"/>
    <w:rsid w:val="00463C02"/>
    <w:rsid w:val="00466702"/>
    <w:rsid w:val="0047688D"/>
    <w:rsid w:val="00482CFB"/>
    <w:rsid w:val="00484108"/>
    <w:rsid w:val="0048612D"/>
    <w:rsid w:val="00490AE8"/>
    <w:rsid w:val="0049111C"/>
    <w:rsid w:val="0049168B"/>
    <w:rsid w:val="00491E62"/>
    <w:rsid w:val="00492001"/>
    <w:rsid w:val="004934F4"/>
    <w:rsid w:val="00495B58"/>
    <w:rsid w:val="00496B88"/>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9EE"/>
    <w:rsid w:val="004E22D8"/>
    <w:rsid w:val="004E36D3"/>
    <w:rsid w:val="004E3B05"/>
    <w:rsid w:val="004E3D26"/>
    <w:rsid w:val="004E4502"/>
    <w:rsid w:val="004E5AB6"/>
    <w:rsid w:val="004F096A"/>
    <w:rsid w:val="004F1612"/>
    <w:rsid w:val="004F339B"/>
    <w:rsid w:val="004F6693"/>
    <w:rsid w:val="00506B2E"/>
    <w:rsid w:val="00522C85"/>
    <w:rsid w:val="00522F2E"/>
    <w:rsid w:val="00524835"/>
    <w:rsid w:val="00527E8D"/>
    <w:rsid w:val="005301C1"/>
    <w:rsid w:val="005329DF"/>
    <w:rsid w:val="00537418"/>
    <w:rsid w:val="00537ED8"/>
    <w:rsid w:val="00540B83"/>
    <w:rsid w:val="00540CD9"/>
    <w:rsid w:val="00540E72"/>
    <w:rsid w:val="0054131A"/>
    <w:rsid w:val="00544377"/>
    <w:rsid w:val="00545695"/>
    <w:rsid w:val="00546528"/>
    <w:rsid w:val="005468E5"/>
    <w:rsid w:val="00546976"/>
    <w:rsid w:val="00547B1E"/>
    <w:rsid w:val="005527BA"/>
    <w:rsid w:val="005562BF"/>
    <w:rsid w:val="00557DF9"/>
    <w:rsid w:val="00563D14"/>
    <w:rsid w:val="0056547C"/>
    <w:rsid w:val="00567346"/>
    <w:rsid w:val="00567E34"/>
    <w:rsid w:val="0057140D"/>
    <w:rsid w:val="0057500A"/>
    <w:rsid w:val="0057553F"/>
    <w:rsid w:val="0057583B"/>
    <w:rsid w:val="00582E79"/>
    <w:rsid w:val="0058400C"/>
    <w:rsid w:val="00585304"/>
    <w:rsid w:val="0058703E"/>
    <w:rsid w:val="00591038"/>
    <w:rsid w:val="0059314C"/>
    <w:rsid w:val="005935ED"/>
    <w:rsid w:val="00593D0C"/>
    <w:rsid w:val="005961AB"/>
    <w:rsid w:val="0059770F"/>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7887"/>
    <w:rsid w:val="005D577C"/>
    <w:rsid w:val="005D5E4B"/>
    <w:rsid w:val="005D61B1"/>
    <w:rsid w:val="005D6E2B"/>
    <w:rsid w:val="005D7116"/>
    <w:rsid w:val="005E0CA6"/>
    <w:rsid w:val="005E3E5F"/>
    <w:rsid w:val="005E504F"/>
    <w:rsid w:val="005F39AA"/>
    <w:rsid w:val="005F7E04"/>
    <w:rsid w:val="00600411"/>
    <w:rsid w:val="00600C49"/>
    <w:rsid w:val="006104C3"/>
    <w:rsid w:val="0061127C"/>
    <w:rsid w:val="00611882"/>
    <w:rsid w:val="006130E5"/>
    <w:rsid w:val="006178E5"/>
    <w:rsid w:val="00621CDC"/>
    <w:rsid w:val="006328E7"/>
    <w:rsid w:val="00634806"/>
    <w:rsid w:val="00635FDD"/>
    <w:rsid w:val="0064124B"/>
    <w:rsid w:val="006424B3"/>
    <w:rsid w:val="006437A3"/>
    <w:rsid w:val="00643F54"/>
    <w:rsid w:val="0064566D"/>
    <w:rsid w:val="00646066"/>
    <w:rsid w:val="006545DA"/>
    <w:rsid w:val="006559C9"/>
    <w:rsid w:val="00655E70"/>
    <w:rsid w:val="0066109C"/>
    <w:rsid w:val="00664373"/>
    <w:rsid w:val="00664AEA"/>
    <w:rsid w:val="00666177"/>
    <w:rsid w:val="00672124"/>
    <w:rsid w:val="00672A52"/>
    <w:rsid w:val="00674C38"/>
    <w:rsid w:val="00674E29"/>
    <w:rsid w:val="006758DD"/>
    <w:rsid w:val="00676804"/>
    <w:rsid w:val="00677C47"/>
    <w:rsid w:val="006844E4"/>
    <w:rsid w:val="0068545B"/>
    <w:rsid w:val="00686704"/>
    <w:rsid w:val="00686CA3"/>
    <w:rsid w:val="006872C5"/>
    <w:rsid w:val="00692DFE"/>
    <w:rsid w:val="00694654"/>
    <w:rsid w:val="0069701F"/>
    <w:rsid w:val="00697D71"/>
    <w:rsid w:val="006A0A13"/>
    <w:rsid w:val="006A10D5"/>
    <w:rsid w:val="006A122B"/>
    <w:rsid w:val="006A1826"/>
    <w:rsid w:val="006A36D7"/>
    <w:rsid w:val="006A3EC8"/>
    <w:rsid w:val="006A5803"/>
    <w:rsid w:val="006A5E09"/>
    <w:rsid w:val="006A7438"/>
    <w:rsid w:val="006C00B9"/>
    <w:rsid w:val="006C100F"/>
    <w:rsid w:val="006C16A6"/>
    <w:rsid w:val="006C21E8"/>
    <w:rsid w:val="006C28C1"/>
    <w:rsid w:val="006C59C2"/>
    <w:rsid w:val="006C5EBA"/>
    <w:rsid w:val="006C627D"/>
    <w:rsid w:val="006D13F6"/>
    <w:rsid w:val="006D34C8"/>
    <w:rsid w:val="006D4033"/>
    <w:rsid w:val="006E098A"/>
    <w:rsid w:val="006E0CB3"/>
    <w:rsid w:val="006E3D0F"/>
    <w:rsid w:val="006E6E9D"/>
    <w:rsid w:val="006F0693"/>
    <w:rsid w:val="006F1697"/>
    <w:rsid w:val="006F4623"/>
    <w:rsid w:val="006F4EE2"/>
    <w:rsid w:val="006F54AE"/>
    <w:rsid w:val="006F5A2D"/>
    <w:rsid w:val="006F73E6"/>
    <w:rsid w:val="00701255"/>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7FDA"/>
    <w:rsid w:val="007343D0"/>
    <w:rsid w:val="00735E12"/>
    <w:rsid w:val="00735FC3"/>
    <w:rsid w:val="007360EA"/>
    <w:rsid w:val="0073732F"/>
    <w:rsid w:val="00737FFB"/>
    <w:rsid w:val="007402B7"/>
    <w:rsid w:val="007404E0"/>
    <w:rsid w:val="00741964"/>
    <w:rsid w:val="00752CE7"/>
    <w:rsid w:val="007564D5"/>
    <w:rsid w:val="00757780"/>
    <w:rsid w:val="00760B6D"/>
    <w:rsid w:val="00763403"/>
    <w:rsid w:val="007645DD"/>
    <w:rsid w:val="00764E49"/>
    <w:rsid w:val="00770FFB"/>
    <w:rsid w:val="00771549"/>
    <w:rsid w:val="007740E2"/>
    <w:rsid w:val="0077492A"/>
    <w:rsid w:val="00774D36"/>
    <w:rsid w:val="00776666"/>
    <w:rsid w:val="00776AD8"/>
    <w:rsid w:val="00780026"/>
    <w:rsid w:val="007843EF"/>
    <w:rsid w:val="0078757E"/>
    <w:rsid w:val="00792240"/>
    <w:rsid w:val="00792D63"/>
    <w:rsid w:val="0079361B"/>
    <w:rsid w:val="00794177"/>
    <w:rsid w:val="007A0289"/>
    <w:rsid w:val="007A7957"/>
    <w:rsid w:val="007B2128"/>
    <w:rsid w:val="007B6E70"/>
    <w:rsid w:val="007C0DD7"/>
    <w:rsid w:val="007C21A5"/>
    <w:rsid w:val="007C26B6"/>
    <w:rsid w:val="007C3320"/>
    <w:rsid w:val="007C60A4"/>
    <w:rsid w:val="007D3F9A"/>
    <w:rsid w:val="007D42CD"/>
    <w:rsid w:val="007D448B"/>
    <w:rsid w:val="007D5262"/>
    <w:rsid w:val="007D6130"/>
    <w:rsid w:val="007D781C"/>
    <w:rsid w:val="007E026D"/>
    <w:rsid w:val="007E0299"/>
    <w:rsid w:val="007E115F"/>
    <w:rsid w:val="007E17C9"/>
    <w:rsid w:val="007E28CC"/>
    <w:rsid w:val="007F0223"/>
    <w:rsid w:val="007F7483"/>
    <w:rsid w:val="00800D3D"/>
    <w:rsid w:val="0080106E"/>
    <w:rsid w:val="0080130A"/>
    <w:rsid w:val="008026D1"/>
    <w:rsid w:val="008032C3"/>
    <w:rsid w:val="008055C8"/>
    <w:rsid w:val="00813041"/>
    <w:rsid w:val="008148B3"/>
    <w:rsid w:val="00815F10"/>
    <w:rsid w:val="0081768D"/>
    <w:rsid w:val="008201A6"/>
    <w:rsid w:val="00824504"/>
    <w:rsid w:val="00824B89"/>
    <w:rsid w:val="00825AF2"/>
    <w:rsid w:val="00826457"/>
    <w:rsid w:val="00831055"/>
    <w:rsid w:val="00834A24"/>
    <w:rsid w:val="00837D76"/>
    <w:rsid w:val="00840D70"/>
    <w:rsid w:val="0084182A"/>
    <w:rsid w:val="00841CEE"/>
    <w:rsid w:val="008431FD"/>
    <w:rsid w:val="00844930"/>
    <w:rsid w:val="0084523D"/>
    <w:rsid w:val="00850090"/>
    <w:rsid w:val="00852C07"/>
    <w:rsid w:val="00856CA6"/>
    <w:rsid w:val="00857FDE"/>
    <w:rsid w:val="00865396"/>
    <w:rsid w:val="008716E4"/>
    <w:rsid w:val="00874EC0"/>
    <w:rsid w:val="0088121E"/>
    <w:rsid w:val="008842FF"/>
    <w:rsid w:val="00892C91"/>
    <w:rsid w:val="008938AB"/>
    <w:rsid w:val="008944E2"/>
    <w:rsid w:val="008947BF"/>
    <w:rsid w:val="00894B3F"/>
    <w:rsid w:val="008A0B92"/>
    <w:rsid w:val="008A28A1"/>
    <w:rsid w:val="008B06F6"/>
    <w:rsid w:val="008B0ECB"/>
    <w:rsid w:val="008B3001"/>
    <w:rsid w:val="008B36FF"/>
    <w:rsid w:val="008B476F"/>
    <w:rsid w:val="008B5136"/>
    <w:rsid w:val="008B6059"/>
    <w:rsid w:val="008C0B28"/>
    <w:rsid w:val="008C27F4"/>
    <w:rsid w:val="008C5553"/>
    <w:rsid w:val="008C5C18"/>
    <w:rsid w:val="008C6778"/>
    <w:rsid w:val="008C71E2"/>
    <w:rsid w:val="008C7FB1"/>
    <w:rsid w:val="008D17BD"/>
    <w:rsid w:val="008E0F6D"/>
    <w:rsid w:val="008E1A68"/>
    <w:rsid w:val="008E591C"/>
    <w:rsid w:val="008F528D"/>
    <w:rsid w:val="008F6048"/>
    <w:rsid w:val="00900D8E"/>
    <w:rsid w:val="00901BB0"/>
    <w:rsid w:val="00903E64"/>
    <w:rsid w:val="00904139"/>
    <w:rsid w:val="009048A1"/>
    <w:rsid w:val="00905856"/>
    <w:rsid w:val="00905F82"/>
    <w:rsid w:val="009077CD"/>
    <w:rsid w:val="009113B3"/>
    <w:rsid w:val="009142AA"/>
    <w:rsid w:val="0092080B"/>
    <w:rsid w:val="009222BD"/>
    <w:rsid w:val="00923F4B"/>
    <w:rsid w:val="00924ECF"/>
    <w:rsid w:val="00925FCF"/>
    <w:rsid w:val="00927A13"/>
    <w:rsid w:val="0093082B"/>
    <w:rsid w:val="009361D8"/>
    <w:rsid w:val="0094326D"/>
    <w:rsid w:val="00943D90"/>
    <w:rsid w:val="00952CFD"/>
    <w:rsid w:val="009606D3"/>
    <w:rsid w:val="00962E22"/>
    <w:rsid w:val="00964009"/>
    <w:rsid w:val="00966DFE"/>
    <w:rsid w:val="0097011E"/>
    <w:rsid w:val="009734E3"/>
    <w:rsid w:val="0097410C"/>
    <w:rsid w:val="00975B01"/>
    <w:rsid w:val="00986E44"/>
    <w:rsid w:val="0098744F"/>
    <w:rsid w:val="00990DBA"/>
    <w:rsid w:val="00992B3D"/>
    <w:rsid w:val="00992CAE"/>
    <w:rsid w:val="0099327C"/>
    <w:rsid w:val="00995C8F"/>
    <w:rsid w:val="00995D3E"/>
    <w:rsid w:val="009971AB"/>
    <w:rsid w:val="0099729B"/>
    <w:rsid w:val="0099746F"/>
    <w:rsid w:val="009A16C9"/>
    <w:rsid w:val="009A5598"/>
    <w:rsid w:val="009A78A9"/>
    <w:rsid w:val="009B2ECA"/>
    <w:rsid w:val="009B41F9"/>
    <w:rsid w:val="009B42D0"/>
    <w:rsid w:val="009B469F"/>
    <w:rsid w:val="009B59B5"/>
    <w:rsid w:val="009C3028"/>
    <w:rsid w:val="009D2C96"/>
    <w:rsid w:val="009D7AF0"/>
    <w:rsid w:val="009E2E55"/>
    <w:rsid w:val="009E348F"/>
    <w:rsid w:val="009F2F37"/>
    <w:rsid w:val="009F3600"/>
    <w:rsid w:val="009F3768"/>
    <w:rsid w:val="009F5ADB"/>
    <w:rsid w:val="009F688A"/>
    <w:rsid w:val="009F6DF4"/>
    <w:rsid w:val="00A070D5"/>
    <w:rsid w:val="00A1041F"/>
    <w:rsid w:val="00A10D5F"/>
    <w:rsid w:val="00A12AED"/>
    <w:rsid w:val="00A13378"/>
    <w:rsid w:val="00A16D47"/>
    <w:rsid w:val="00A17416"/>
    <w:rsid w:val="00A22C98"/>
    <w:rsid w:val="00A23C73"/>
    <w:rsid w:val="00A269AF"/>
    <w:rsid w:val="00A3255C"/>
    <w:rsid w:val="00A3326B"/>
    <w:rsid w:val="00A33ED3"/>
    <w:rsid w:val="00A355AD"/>
    <w:rsid w:val="00A35A05"/>
    <w:rsid w:val="00A35DF9"/>
    <w:rsid w:val="00A3641D"/>
    <w:rsid w:val="00A36C83"/>
    <w:rsid w:val="00A371A5"/>
    <w:rsid w:val="00A37D35"/>
    <w:rsid w:val="00A41564"/>
    <w:rsid w:val="00A4746A"/>
    <w:rsid w:val="00A47DD7"/>
    <w:rsid w:val="00A6049F"/>
    <w:rsid w:val="00A620F6"/>
    <w:rsid w:val="00A62D07"/>
    <w:rsid w:val="00A6522C"/>
    <w:rsid w:val="00A65499"/>
    <w:rsid w:val="00A662E8"/>
    <w:rsid w:val="00A70CFE"/>
    <w:rsid w:val="00A72451"/>
    <w:rsid w:val="00A74114"/>
    <w:rsid w:val="00A762B7"/>
    <w:rsid w:val="00A775DE"/>
    <w:rsid w:val="00A81FB2"/>
    <w:rsid w:val="00A82423"/>
    <w:rsid w:val="00A828BD"/>
    <w:rsid w:val="00A8301D"/>
    <w:rsid w:val="00A8462A"/>
    <w:rsid w:val="00A84E5D"/>
    <w:rsid w:val="00A854CF"/>
    <w:rsid w:val="00A86316"/>
    <w:rsid w:val="00A92EE0"/>
    <w:rsid w:val="00A93A36"/>
    <w:rsid w:val="00AA0983"/>
    <w:rsid w:val="00AB0247"/>
    <w:rsid w:val="00AB5AD9"/>
    <w:rsid w:val="00AB7346"/>
    <w:rsid w:val="00AC0F49"/>
    <w:rsid w:val="00AC225F"/>
    <w:rsid w:val="00AC6E70"/>
    <w:rsid w:val="00AD0863"/>
    <w:rsid w:val="00AD1AFF"/>
    <w:rsid w:val="00AD209B"/>
    <w:rsid w:val="00AD69CF"/>
    <w:rsid w:val="00AD74C6"/>
    <w:rsid w:val="00AE0F2B"/>
    <w:rsid w:val="00AE3735"/>
    <w:rsid w:val="00AE3944"/>
    <w:rsid w:val="00AE4C4B"/>
    <w:rsid w:val="00AE521A"/>
    <w:rsid w:val="00AE6607"/>
    <w:rsid w:val="00AF064E"/>
    <w:rsid w:val="00AF10B1"/>
    <w:rsid w:val="00AF1604"/>
    <w:rsid w:val="00AF3B7F"/>
    <w:rsid w:val="00AF483F"/>
    <w:rsid w:val="00B006C8"/>
    <w:rsid w:val="00B01923"/>
    <w:rsid w:val="00B03F52"/>
    <w:rsid w:val="00B04133"/>
    <w:rsid w:val="00B04BF9"/>
    <w:rsid w:val="00B07C37"/>
    <w:rsid w:val="00B12074"/>
    <w:rsid w:val="00B14618"/>
    <w:rsid w:val="00B16EE5"/>
    <w:rsid w:val="00B175AB"/>
    <w:rsid w:val="00B21C82"/>
    <w:rsid w:val="00B22073"/>
    <w:rsid w:val="00B234AB"/>
    <w:rsid w:val="00B30F27"/>
    <w:rsid w:val="00B323FB"/>
    <w:rsid w:val="00B33EC7"/>
    <w:rsid w:val="00B34477"/>
    <w:rsid w:val="00B360D4"/>
    <w:rsid w:val="00B36675"/>
    <w:rsid w:val="00B37D9F"/>
    <w:rsid w:val="00B37EC9"/>
    <w:rsid w:val="00B51D7E"/>
    <w:rsid w:val="00B53C37"/>
    <w:rsid w:val="00B56AB4"/>
    <w:rsid w:val="00B57300"/>
    <w:rsid w:val="00B57684"/>
    <w:rsid w:val="00B6006E"/>
    <w:rsid w:val="00B63025"/>
    <w:rsid w:val="00B64276"/>
    <w:rsid w:val="00B6574C"/>
    <w:rsid w:val="00B663E8"/>
    <w:rsid w:val="00B70033"/>
    <w:rsid w:val="00B74B47"/>
    <w:rsid w:val="00B75645"/>
    <w:rsid w:val="00B8463D"/>
    <w:rsid w:val="00B854C0"/>
    <w:rsid w:val="00B86C9C"/>
    <w:rsid w:val="00BA3EBF"/>
    <w:rsid w:val="00BA422B"/>
    <w:rsid w:val="00BA6E3C"/>
    <w:rsid w:val="00BA7097"/>
    <w:rsid w:val="00BA77E3"/>
    <w:rsid w:val="00BB0566"/>
    <w:rsid w:val="00BB0E9E"/>
    <w:rsid w:val="00BB1E5B"/>
    <w:rsid w:val="00BB2A11"/>
    <w:rsid w:val="00BB3CBF"/>
    <w:rsid w:val="00BB4C52"/>
    <w:rsid w:val="00BB720F"/>
    <w:rsid w:val="00BB7416"/>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6930"/>
    <w:rsid w:val="00C05B84"/>
    <w:rsid w:val="00C13D85"/>
    <w:rsid w:val="00C1406D"/>
    <w:rsid w:val="00C21195"/>
    <w:rsid w:val="00C25782"/>
    <w:rsid w:val="00C25D19"/>
    <w:rsid w:val="00C27645"/>
    <w:rsid w:val="00C27AAA"/>
    <w:rsid w:val="00C31EE7"/>
    <w:rsid w:val="00C33CC7"/>
    <w:rsid w:val="00C34314"/>
    <w:rsid w:val="00C402FD"/>
    <w:rsid w:val="00C4181C"/>
    <w:rsid w:val="00C4316D"/>
    <w:rsid w:val="00C43509"/>
    <w:rsid w:val="00C56D41"/>
    <w:rsid w:val="00C611CE"/>
    <w:rsid w:val="00C612F5"/>
    <w:rsid w:val="00C63AE7"/>
    <w:rsid w:val="00C64E27"/>
    <w:rsid w:val="00C651CF"/>
    <w:rsid w:val="00C67CFA"/>
    <w:rsid w:val="00C767FE"/>
    <w:rsid w:val="00C779BD"/>
    <w:rsid w:val="00C8014C"/>
    <w:rsid w:val="00C813D6"/>
    <w:rsid w:val="00C83457"/>
    <w:rsid w:val="00C91D09"/>
    <w:rsid w:val="00C92198"/>
    <w:rsid w:val="00C92B69"/>
    <w:rsid w:val="00C92E17"/>
    <w:rsid w:val="00CA342F"/>
    <w:rsid w:val="00CA68A1"/>
    <w:rsid w:val="00CA7687"/>
    <w:rsid w:val="00CB1A87"/>
    <w:rsid w:val="00CB2C0A"/>
    <w:rsid w:val="00CC29BB"/>
    <w:rsid w:val="00CC3101"/>
    <w:rsid w:val="00CC3C7F"/>
    <w:rsid w:val="00CC3E23"/>
    <w:rsid w:val="00CC491D"/>
    <w:rsid w:val="00CC4C43"/>
    <w:rsid w:val="00CC7F8E"/>
    <w:rsid w:val="00CD04A1"/>
    <w:rsid w:val="00CD2EE3"/>
    <w:rsid w:val="00CD53D8"/>
    <w:rsid w:val="00CE047B"/>
    <w:rsid w:val="00CE5C42"/>
    <w:rsid w:val="00CE768E"/>
    <w:rsid w:val="00CF04B6"/>
    <w:rsid w:val="00CF2921"/>
    <w:rsid w:val="00CF4DA2"/>
    <w:rsid w:val="00CF4E0D"/>
    <w:rsid w:val="00CF512C"/>
    <w:rsid w:val="00CF600F"/>
    <w:rsid w:val="00D0142A"/>
    <w:rsid w:val="00D018A0"/>
    <w:rsid w:val="00D019F7"/>
    <w:rsid w:val="00D046B2"/>
    <w:rsid w:val="00D04A98"/>
    <w:rsid w:val="00D143FE"/>
    <w:rsid w:val="00D17FEC"/>
    <w:rsid w:val="00D22B0D"/>
    <w:rsid w:val="00D23B46"/>
    <w:rsid w:val="00D26EFC"/>
    <w:rsid w:val="00D27992"/>
    <w:rsid w:val="00D37257"/>
    <w:rsid w:val="00D40E7B"/>
    <w:rsid w:val="00D41B3B"/>
    <w:rsid w:val="00D54256"/>
    <w:rsid w:val="00D54849"/>
    <w:rsid w:val="00D55F0E"/>
    <w:rsid w:val="00D560B6"/>
    <w:rsid w:val="00D6070D"/>
    <w:rsid w:val="00D61B3C"/>
    <w:rsid w:val="00D648BA"/>
    <w:rsid w:val="00D706EA"/>
    <w:rsid w:val="00D81864"/>
    <w:rsid w:val="00D83437"/>
    <w:rsid w:val="00D851C9"/>
    <w:rsid w:val="00D85557"/>
    <w:rsid w:val="00D857AF"/>
    <w:rsid w:val="00D871CC"/>
    <w:rsid w:val="00D87427"/>
    <w:rsid w:val="00D93036"/>
    <w:rsid w:val="00D965A2"/>
    <w:rsid w:val="00DA170C"/>
    <w:rsid w:val="00DA3398"/>
    <w:rsid w:val="00DA3862"/>
    <w:rsid w:val="00DC152D"/>
    <w:rsid w:val="00DC1A61"/>
    <w:rsid w:val="00DC3E7A"/>
    <w:rsid w:val="00DC7C25"/>
    <w:rsid w:val="00DD0FF6"/>
    <w:rsid w:val="00DD1AA9"/>
    <w:rsid w:val="00DE1396"/>
    <w:rsid w:val="00DF21EA"/>
    <w:rsid w:val="00DF2A17"/>
    <w:rsid w:val="00DF6B97"/>
    <w:rsid w:val="00DF7E87"/>
    <w:rsid w:val="00E0153F"/>
    <w:rsid w:val="00E036E7"/>
    <w:rsid w:val="00E115B9"/>
    <w:rsid w:val="00E147FB"/>
    <w:rsid w:val="00E15B52"/>
    <w:rsid w:val="00E1644B"/>
    <w:rsid w:val="00E17C83"/>
    <w:rsid w:val="00E20364"/>
    <w:rsid w:val="00E20D1C"/>
    <w:rsid w:val="00E21360"/>
    <w:rsid w:val="00E215CA"/>
    <w:rsid w:val="00E259D2"/>
    <w:rsid w:val="00E26407"/>
    <w:rsid w:val="00E27F60"/>
    <w:rsid w:val="00E27FE0"/>
    <w:rsid w:val="00E3282C"/>
    <w:rsid w:val="00E35FDD"/>
    <w:rsid w:val="00E41F47"/>
    <w:rsid w:val="00E4224D"/>
    <w:rsid w:val="00E4497B"/>
    <w:rsid w:val="00E53182"/>
    <w:rsid w:val="00E55780"/>
    <w:rsid w:val="00E577C1"/>
    <w:rsid w:val="00E57973"/>
    <w:rsid w:val="00E60B24"/>
    <w:rsid w:val="00E62121"/>
    <w:rsid w:val="00E62D1B"/>
    <w:rsid w:val="00E6312A"/>
    <w:rsid w:val="00E66BA8"/>
    <w:rsid w:val="00E709E8"/>
    <w:rsid w:val="00E71AAA"/>
    <w:rsid w:val="00E739ED"/>
    <w:rsid w:val="00E76462"/>
    <w:rsid w:val="00E811BA"/>
    <w:rsid w:val="00E87514"/>
    <w:rsid w:val="00E93232"/>
    <w:rsid w:val="00E939BA"/>
    <w:rsid w:val="00E9493D"/>
    <w:rsid w:val="00E9564A"/>
    <w:rsid w:val="00E96398"/>
    <w:rsid w:val="00EA2C57"/>
    <w:rsid w:val="00EA4197"/>
    <w:rsid w:val="00EA7343"/>
    <w:rsid w:val="00EA7C5C"/>
    <w:rsid w:val="00EB4D3B"/>
    <w:rsid w:val="00EB518D"/>
    <w:rsid w:val="00EB61FA"/>
    <w:rsid w:val="00EB650C"/>
    <w:rsid w:val="00EB7388"/>
    <w:rsid w:val="00EC1E2F"/>
    <w:rsid w:val="00EC311A"/>
    <w:rsid w:val="00EC77F7"/>
    <w:rsid w:val="00ED0DBC"/>
    <w:rsid w:val="00ED22A9"/>
    <w:rsid w:val="00ED3C68"/>
    <w:rsid w:val="00ED6A6D"/>
    <w:rsid w:val="00EE5E0B"/>
    <w:rsid w:val="00EF716D"/>
    <w:rsid w:val="00F00998"/>
    <w:rsid w:val="00F03F40"/>
    <w:rsid w:val="00F11CFB"/>
    <w:rsid w:val="00F123B3"/>
    <w:rsid w:val="00F1275B"/>
    <w:rsid w:val="00F1382C"/>
    <w:rsid w:val="00F1397E"/>
    <w:rsid w:val="00F2245D"/>
    <w:rsid w:val="00F240B8"/>
    <w:rsid w:val="00F25B04"/>
    <w:rsid w:val="00F3070A"/>
    <w:rsid w:val="00F321E3"/>
    <w:rsid w:val="00F3698C"/>
    <w:rsid w:val="00F4063E"/>
    <w:rsid w:val="00F42768"/>
    <w:rsid w:val="00F42D4B"/>
    <w:rsid w:val="00F44AA7"/>
    <w:rsid w:val="00F479EA"/>
    <w:rsid w:val="00F54B3C"/>
    <w:rsid w:val="00F57DBF"/>
    <w:rsid w:val="00F6000E"/>
    <w:rsid w:val="00F60243"/>
    <w:rsid w:val="00F66562"/>
    <w:rsid w:val="00F6677C"/>
    <w:rsid w:val="00F71231"/>
    <w:rsid w:val="00F72713"/>
    <w:rsid w:val="00F74798"/>
    <w:rsid w:val="00F74E68"/>
    <w:rsid w:val="00F76FC0"/>
    <w:rsid w:val="00F77DB7"/>
    <w:rsid w:val="00F80FB2"/>
    <w:rsid w:val="00F82850"/>
    <w:rsid w:val="00F82AE4"/>
    <w:rsid w:val="00F83472"/>
    <w:rsid w:val="00F874C8"/>
    <w:rsid w:val="00F923A2"/>
    <w:rsid w:val="00F934E9"/>
    <w:rsid w:val="00F97848"/>
    <w:rsid w:val="00FA0F91"/>
    <w:rsid w:val="00FA2C26"/>
    <w:rsid w:val="00FB1D43"/>
    <w:rsid w:val="00FB3E66"/>
    <w:rsid w:val="00FC1F11"/>
    <w:rsid w:val="00FC59C2"/>
    <w:rsid w:val="00FC5A8F"/>
    <w:rsid w:val="00FC7A57"/>
    <w:rsid w:val="00FD0EA9"/>
    <w:rsid w:val="00FE1A63"/>
    <w:rsid w:val="00FE3BEE"/>
    <w:rsid w:val="00FE7232"/>
    <w:rsid w:val="00FF1537"/>
    <w:rsid w:val="00FF33B6"/>
    <w:rsid w:val="00FF49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6084/m9.figshare.10048508.v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hmp2-data.stanford.edu/"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zenodo.org/record/366767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www.bioconductor.org/help/course-materials/2017/BioC2017/Day1/Workshops/Microbiome/MicrobiomeWorkflowI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1</TotalTime>
  <Pages>36</Pages>
  <Words>18887</Words>
  <Characters>107657</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992</cp:revision>
  <cp:lastPrinted>2020-06-19T14:05:00Z</cp:lastPrinted>
  <dcterms:created xsi:type="dcterms:W3CDTF">2020-06-17T08:09:00Z</dcterms:created>
  <dcterms:modified xsi:type="dcterms:W3CDTF">2020-06-28T09:35:00Z</dcterms:modified>
</cp:coreProperties>
</file>